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3D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r w:rsidRPr="00800747">
              <w:rPr>
                <w:szCs w:val="24"/>
                <w:lang w:val="en-US"/>
              </w:rPr>
              <w:t>Bc.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Degree Programme:</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Tato práce se zabývá</w:t>
      </w:r>
      <w:r w:rsidR="006A06BE">
        <w:rPr>
          <w:lang w:eastAsia="cs-CZ"/>
        </w:rPr>
        <w:t>..</w:t>
      </w:r>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r>
        <w:t>Diploma thesis considers…</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800747" w:rsidRDefault="00341D2E" w:rsidP="00341D2E">
      <w:pPr>
        <w:pStyle w:val="Normlnprvnodsazen"/>
        <w:ind w:firstLine="0"/>
      </w:pPr>
      <w:r w:rsidRPr="00800747">
        <w:t>LAKONSO, D., ADITYA, T. (2019): Utilizing A Game Engine for Interactive 3D Topographic Data Visualization. ISPRS International Journal of Geo-Information,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Usability of WebXR Visualizations in Urban Planning. ISPRS International Journal of Geo-Information,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800747" w:rsidRDefault="00341D2E" w:rsidP="00341D2E">
      <w:pPr>
        <w:pStyle w:val="Normlnprvnodsazen"/>
        <w:ind w:firstLine="0"/>
      </w:pPr>
      <w:r w:rsidRPr="00800747">
        <w:t>ŠTĚRBA, Z., ŠAŠINKA, Č., STACHOŇ, Z., ŠTAMPACH, R., MORONG, K. (2015): Selected Issues of Experimental Testing in Cartography.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Herber,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sdt>
      <w:sdtPr>
        <w:id w:val="1218399981"/>
        <w:docPartObj>
          <w:docPartGallery w:val="Table of Contents"/>
          <w:docPartUnique/>
        </w:docPartObj>
      </w:sdtPr>
      <w:sdtEndPr>
        <w:rPr>
          <w:b/>
          <w:bCs/>
          <w:noProof/>
        </w:rPr>
      </w:sdtEndPr>
      <w:sdtContent>
        <w:p w14:paraId="0E1F841E" w14:textId="0E729FEF" w:rsidR="0011054E" w:rsidRPr="0011054E" w:rsidRDefault="0011054E" w:rsidP="0011054E">
          <w:pPr>
            <w:rPr>
              <w:sz w:val="2"/>
              <w:szCs w:val="2"/>
            </w:rPr>
          </w:pPr>
        </w:p>
        <w:p w14:paraId="28C1287D" w14:textId="7EC6E6DB" w:rsidR="0011054E" w:rsidRDefault="0011054E">
          <w:pPr>
            <w:pStyle w:val="TOC1"/>
            <w:rPr>
              <w:rFonts w:eastAsiaTheme="minorEastAsia" w:cstheme="minorBidi"/>
              <w:b w:val="0"/>
              <w:bCs w:val="0"/>
              <w:caps w:val="0"/>
              <w:noProof/>
              <w:kern w:val="2"/>
              <w:sz w:val="22"/>
              <w:szCs w:val="22"/>
              <w:lang w:val="en-US"/>
              <w14:ligatures w14:val="standardContextual"/>
            </w:rPr>
          </w:pPr>
          <w:r>
            <w:fldChar w:fldCharType="begin"/>
          </w:r>
          <w:r>
            <w:instrText xml:space="preserve"> TOC \o "1-3" \h \z \u </w:instrText>
          </w:r>
          <w:r>
            <w:fldChar w:fldCharType="separate"/>
          </w:r>
          <w:hyperlink w:anchor="_Toc155046786" w:history="1">
            <w:r w:rsidRPr="00FE1FF2">
              <w:rPr>
                <w:rStyle w:val="Hyperlink"/>
                <w:noProof/>
              </w:rPr>
              <w:t>1</w:t>
            </w:r>
            <w:r>
              <w:rPr>
                <w:rFonts w:eastAsiaTheme="minorEastAsia" w:cstheme="minorBidi"/>
                <w:b w:val="0"/>
                <w:bCs w:val="0"/>
                <w:caps w:val="0"/>
                <w:noProof/>
                <w:kern w:val="2"/>
                <w:sz w:val="22"/>
                <w:szCs w:val="22"/>
                <w:lang w:val="en-US"/>
                <w14:ligatures w14:val="standardContextual"/>
              </w:rPr>
              <w:tab/>
            </w:r>
            <w:r w:rsidRPr="00FE1FF2">
              <w:rPr>
                <w:rStyle w:val="Hyperlink"/>
                <w:noProof/>
              </w:rPr>
              <w:t>Úvod</w:t>
            </w:r>
            <w:r>
              <w:rPr>
                <w:noProof/>
                <w:webHidden/>
              </w:rPr>
              <w:tab/>
            </w:r>
            <w:r>
              <w:rPr>
                <w:noProof/>
                <w:webHidden/>
              </w:rPr>
              <w:fldChar w:fldCharType="begin"/>
            </w:r>
            <w:r>
              <w:rPr>
                <w:noProof/>
                <w:webHidden/>
              </w:rPr>
              <w:instrText xml:space="preserve"> PAGEREF _Toc155046786 \h </w:instrText>
            </w:r>
            <w:r>
              <w:rPr>
                <w:noProof/>
                <w:webHidden/>
              </w:rPr>
            </w:r>
            <w:r>
              <w:rPr>
                <w:noProof/>
                <w:webHidden/>
              </w:rPr>
              <w:fldChar w:fldCharType="separate"/>
            </w:r>
            <w:r w:rsidR="0029348A">
              <w:rPr>
                <w:noProof/>
                <w:webHidden/>
              </w:rPr>
              <w:t>10</w:t>
            </w:r>
            <w:r>
              <w:rPr>
                <w:noProof/>
                <w:webHidden/>
              </w:rPr>
              <w:fldChar w:fldCharType="end"/>
            </w:r>
          </w:hyperlink>
        </w:p>
        <w:p w14:paraId="153B1D8D" w14:textId="5670A9FE"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7" w:history="1">
            <w:r w:rsidRPr="00FE1FF2">
              <w:rPr>
                <w:rStyle w:val="Hyperlink"/>
                <w:noProof/>
              </w:rPr>
              <w:t>1.1</w:t>
            </w:r>
            <w:r>
              <w:rPr>
                <w:rFonts w:eastAsiaTheme="minorEastAsia" w:cstheme="minorBidi"/>
                <w:smallCaps w:val="0"/>
                <w:noProof/>
                <w:kern w:val="2"/>
                <w:sz w:val="22"/>
                <w:szCs w:val="22"/>
                <w:lang w:val="en-US"/>
                <w14:ligatures w14:val="standardContextual"/>
              </w:rPr>
              <w:tab/>
            </w:r>
            <w:r w:rsidRPr="00FE1FF2">
              <w:rPr>
                <w:rStyle w:val="Hyperlink"/>
                <w:noProof/>
              </w:rPr>
              <w:t>Cíle práce</w:t>
            </w:r>
            <w:r>
              <w:rPr>
                <w:noProof/>
                <w:webHidden/>
              </w:rPr>
              <w:tab/>
            </w:r>
            <w:r>
              <w:rPr>
                <w:noProof/>
                <w:webHidden/>
              </w:rPr>
              <w:fldChar w:fldCharType="begin"/>
            </w:r>
            <w:r>
              <w:rPr>
                <w:noProof/>
                <w:webHidden/>
              </w:rPr>
              <w:instrText xml:space="preserve"> PAGEREF _Toc155046787 \h </w:instrText>
            </w:r>
            <w:r>
              <w:rPr>
                <w:noProof/>
                <w:webHidden/>
              </w:rPr>
            </w:r>
            <w:r>
              <w:rPr>
                <w:noProof/>
                <w:webHidden/>
              </w:rPr>
              <w:fldChar w:fldCharType="separate"/>
            </w:r>
            <w:r w:rsidR="0029348A">
              <w:rPr>
                <w:noProof/>
                <w:webHidden/>
              </w:rPr>
              <w:t>10</w:t>
            </w:r>
            <w:r>
              <w:rPr>
                <w:noProof/>
                <w:webHidden/>
              </w:rPr>
              <w:fldChar w:fldCharType="end"/>
            </w:r>
          </w:hyperlink>
        </w:p>
        <w:p w14:paraId="17E97168" w14:textId="2C81B8F3"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8" w:history="1">
            <w:r w:rsidRPr="00FE1FF2">
              <w:rPr>
                <w:rStyle w:val="Hyperlink"/>
                <w:noProof/>
              </w:rPr>
              <w:t>1.2</w:t>
            </w:r>
            <w:r>
              <w:rPr>
                <w:rFonts w:eastAsiaTheme="minorEastAsia" w:cstheme="minorBidi"/>
                <w:smallCaps w:val="0"/>
                <w:noProof/>
                <w:kern w:val="2"/>
                <w:sz w:val="22"/>
                <w:szCs w:val="22"/>
                <w:lang w:val="en-US"/>
                <w14:ligatures w14:val="standardContextual"/>
              </w:rPr>
              <w:tab/>
            </w:r>
            <w:r w:rsidRPr="00FE1FF2">
              <w:rPr>
                <w:rStyle w:val="Hyperlink"/>
                <w:noProof/>
              </w:rPr>
              <w:t>Metody vypracování</w:t>
            </w:r>
            <w:r>
              <w:rPr>
                <w:noProof/>
                <w:webHidden/>
              </w:rPr>
              <w:tab/>
            </w:r>
            <w:r>
              <w:rPr>
                <w:noProof/>
                <w:webHidden/>
              </w:rPr>
              <w:fldChar w:fldCharType="begin"/>
            </w:r>
            <w:r>
              <w:rPr>
                <w:noProof/>
                <w:webHidden/>
              </w:rPr>
              <w:instrText xml:space="preserve"> PAGEREF _Toc155046788 \h </w:instrText>
            </w:r>
            <w:r>
              <w:rPr>
                <w:noProof/>
                <w:webHidden/>
              </w:rPr>
            </w:r>
            <w:r>
              <w:rPr>
                <w:noProof/>
                <w:webHidden/>
              </w:rPr>
              <w:fldChar w:fldCharType="separate"/>
            </w:r>
            <w:r w:rsidR="0029348A">
              <w:rPr>
                <w:noProof/>
                <w:webHidden/>
              </w:rPr>
              <w:t>11</w:t>
            </w:r>
            <w:r>
              <w:rPr>
                <w:noProof/>
                <w:webHidden/>
              </w:rPr>
              <w:fldChar w:fldCharType="end"/>
            </w:r>
          </w:hyperlink>
        </w:p>
        <w:p w14:paraId="71B06BAF" w14:textId="499B49C3"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789" w:history="1">
            <w:r w:rsidRPr="00FE1FF2">
              <w:rPr>
                <w:rStyle w:val="Hyperlink"/>
                <w:noProof/>
              </w:rPr>
              <w:t>2</w:t>
            </w:r>
            <w:r>
              <w:rPr>
                <w:rFonts w:eastAsiaTheme="minorEastAsia" w:cstheme="minorBidi"/>
                <w:b w:val="0"/>
                <w:bCs w:val="0"/>
                <w:caps w:val="0"/>
                <w:noProof/>
                <w:kern w:val="2"/>
                <w:sz w:val="22"/>
                <w:szCs w:val="22"/>
                <w:lang w:val="en-US"/>
                <w14:ligatures w14:val="standardContextual"/>
              </w:rPr>
              <w:tab/>
            </w:r>
            <w:r w:rsidRPr="00FE1FF2">
              <w:rPr>
                <w:rStyle w:val="Hyperlink"/>
                <w:noProof/>
              </w:rPr>
              <w:t>Rešerše</w:t>
            </w:r>
            <w:r>
              <w:rPr>
                <w:noProof/>
                <w:webHidden/>
              </w:rPr>
              <w:tab/>
            </w:r>
            <w:r>
              <w:rPr>
                <w:noProof/>
                <w:webHidden/>
              </w:rPr>
              <w:fldChar w:fldCharType="begin"/>
            </w:r>
            <w:r>
              <w:rPr>
                <w:noProof/>
                <w:webHidden/>
              </w:rPr>
              <w:instrText xml:space="preserve"> PAGEREF _Toc155046789 \h </w:instrText>
            </w:r>
            <w:r>
              <w:rPr>
                <w:noProof/>
                <w:webHidden/>
              </w:rPr>
            </w:r>
            <w:r>
              <w:rPr>
                <w:noProof/>
                <w:webHidden/>
              </w:rPr>
              <w:fldChar w:fldCharType="separate"/>
            </w:r>
            <w:r w:rsidR="0029348A">
              <w:rPr>
                <w:noProof/>
                <w:webHidden/>
              </w:rPr>
              <w:t>12</w:t>
            </w:r>
            <w:r>
              <w:rPr>
                <w:noProof/>
                <w:webHidden/>
              </w:rPr>
              <w:fldChar w:fldCharType="end"/>
            </w:r>
          </w:hyperlink>
        </w:p>
        <w:p w14:paraId="18200EAA" w14:textId="1E9C4382"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791" w:history="1">
            <w:r w:rsidRPr="00FE1FF2">
              <w:rPr>
                <w:rStyle w:val="Hyperlink"/>
                <w:noProof/>
              </w:rPr>
              <w:t>3</w:t>
            </w:r>
            <w:r>
              <w:rPr>
                <w:rFonts w:eastAsiaTheme="minorEastAsia" w:cstheme="minorBidi"/>
                <w:b w:val="0"/>
                <w:bCs w:val="0"/>
                <w:caps w:val="0"/>
                <w:noProof/>
                <w:kern w:val="2"/>
                <w:sz w:val="22"/>
                <w:szCs w:val="22"/>
                <w:lang w:val="en-US"/>
                <w14:ligatures w14:val="standardContextual"/>
              </w:rPr>
              <w:tab/>
            </w:r>
            <w:r w:rsidRPr="00FE1FF2">
              <w:rPr>
                <w:rStyle w:val="Hyperlink"/>
                <w:noProof/>
              </w:rPr>
              <w:t>Teoretické základy</w:t>
            </w:r>
            <w:r>
              <w:rPr>
                <w:noProof/>
                <w:webHidden/>
              </w:rPr>
              <w:tab/>
            </w:r>
            <w:r>
              <w:rPr>
                <w:noProof/>
                <w:webHidden/>
              </w:rPr>
              <w:fldChar w:fldCharType="begin"/>
            </w:r>
            <w:r>
              <w:rPr>
                <w:noProof/>
                <w:webHidden/>
              </w:rPr>
              <w:instrText xml:space="preserve"> PAGEREF _Toc155046791 \h </w:instrText>
            </w:r>
            <w:r>
              <w:rPr>
                <w:noProof/>
                <w:webHidden/>
              </w:rPr>
            </w:r>
            <w:r>
              <w:rPr>
                <w:noProof/>
                <w:webHidden/>
              </w:rPr>
              <w:fldChar w:fldCharType="separate"/>
            </w:r>
            <w:r w:rsidR="0029348A">
              <w:rPr>
                <w:noProof/>
                <w:webHidden/>
              </w:rPr>
              <w:t>14</w:t>
            </w:r>
            <w:r>
              <w:rPr>
                <w:noProof/>
                <w:webHidden/>
              </w:rPr>
              <w:fldChar w:fldCharType="end"/>
            </w:r>
          </w:hyperlink>
        </w:p>
        <w:p w14:paraId="20DF4D6D" w14:textId="1FCE5C53"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3" w:history="1">
            <w:r w:rsidRPr="00FE1FF2">
              <w:rPr>
                <w:rStyle w:val="Hyperlink"/>
                <w:noProof/>
              </w:rPr>
              <w:t>3.1</w:t>
            </w:r>
            <w:r>
              <w:rPr>
                <w:rFonts w:eastAsiaTheme="minorEastAsia" w:cstheme="minorBidi"/>
                <w:smallCaps w:val="0"/>
                <w:noProof/>
                <w:kern w:val="2"/>
                <w:sz w:val="22"/>
                <w:szCs w:val="22"/>
                <w:lang w:val="en-US"/>
                <w14:ligatures w14:val="standardContextual"/>
              </w:rPr>
              <w:tab/>
            </w:r>
            <w:r w:rsidRPr="00FE1FF2">
              <w:rPr>
                <w:rStyle w:val="Hyperlink"/>
                <w:noProof/>
              </w:rPr>
              <w:t>Virtuální realita</w:t>
            </w:r>
            <w:r>
              <w:rPr>
                <w:noProof/>
                <w:webHidden/>
              </w:rPr>
              <w:tab/>
            </w:r>
            <w:r>
              <w:rPr>
                <w:noProof/>
                <w:webHidden/>
              </w:rPr>
              <w:fldChar w:fldCharType="begin"/>
            </w:r>
            <w:r>
              <w:rPr>
                <w:noProof/>
                <w:webHidden/>
              </w:rPr>
              <w:instrText xml:space="preserve"> PAGEREF _Toc155046793 \h </w:instrText>
            </w:r>
            <w:r>
              <w:rPr>
                <w:noProof/>
                <w:webHidden/>
              </w:rPr>
            </w:r>
            <w:r>
              <w:rPr>
                <w:noProof/>
                <w:webHidden/>
              </w:rPr>
              <w:fldChar w:fldCharType="separate"/>
            </w:r>
            <w:r w:rsidR="0029348A">
              <w:rPr>
                <w:noProof/>
                <w:webHidden/>
              </w:rPr>
              <w:t>14</w:t>
            </w:r>
            <w:r>
              <w:rPr>
                <w:noProof/>
                <w:webHidden/>
              </w:rPr>
              <w:fldChar w:fldCharType="end"/>
            </w:r>
          </w:hyperlink>
        </w:p>
        <w:p w14:paraId="31AA14E2" w14:textId="2695D7B6"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4" w:history="1">
            <w:r w:rsidRPr="00FE1FF2">
              <w:rPr>
                <w:rStyle w:val="Hyperlink"/>
                <w:noProof/>
              </w:rPr>
              <w:t>3.1.1</w:t>
            </w:r>
            <w:r>
              <w:rPr>
                <w:rFonts w:eastAsiaTheme="minorEastAsia" w:cstheme="minorBidi"/>
                <w:i w:val="0"/>
                <w:iCs w:val="0"/>
                <w:noProof/>
                <w:kern w:val="2"/>
                <w:sz w:val="22"/>
                <w:szCs w:val="22"/>
                <w:lang w:val="en-US"/>
                <w14:ligatures w14:val="standardContextual"/>
              </w:rPr>
              <w:tab/>
            </w:r>
            <w:r w:rsidRPr="00FE1FF2">
              <w:rPr>
                <w:rStyle w:val="Hyperlink"/>
                <w:noProof/>
              </w:rPr>
              <w:t>Komunikační medium</w:t>
            </w:r>
            <w:r>
              <w:rPr>
                <w:noProof/>
                <w:webHidden/>
              </w:rPr>
              <w:tab/>
            </w:r>
            <w:r>
              <w:rPr>
                <w:noProof/>
                <w:webHidden/>
              </w:rPr>
              <w:fldChar w:fldCharType="begin"/>
            </w:r>
            <w:r>
              <w:rPr>
                <w:noProof/>
                <w:webHidden/>
              </w:rPr>
              <w:instrText xml:space="preserve"> PAGEREF _Toc155046794 \h </w:instrText>
            </w:r>
            <w:r>
              <w:rPr>
                <w:noProof/>
                <w:webHidden/>
              </w:rPr>
            </w:r>
            <w:r>
              <w:rPr>
                <w:noProof/>
                <w:webHidden/>
              </w:rPr>
              <w:fldChar w:fldCharType="separate"/>
            </w:r>
            <w:r w:rsidR="0029348A">
              <w:rPr>
                <w:noProof/>
                <w:webHidden/>
              </w:rPr>
              <w:t>15</w:t>
            </w:r>
            <w:r>
              <w:rPr>
                <w:noProof/>
                <w:webHidden/>
              </w:rPr>
              <w:fldChar w:fldCharType="end"/>
            </w:r>
          </w:hyperlink>
        </w:p>
        <w:p w14:paraId="64EFE41D" w14:textId="40B166D5"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5" w:history="1">
            <w:r w:rsidRPr="00FE1FF2">
              <w:rPr>
                <w:rStyle w:val="Hyperlink"/>
                <w:noProof/>
              </w:rPr>
              <w:t>3.1.2</w:t>
            </w:r>
            <w:r>
              <w:rPr>
                <w:rFonts w:eastAsiaTheme="minorEastAsia" w:cstheme="minorBidi"/>
                <w:i w:val="0"/>
                <w:iCs w:val="0"/>
                <w:noProof/>
                <w:kern w:val="2"/>
                <w:sz w:val="22"/>
                <w:szCs w:val="22"/>
                <w:lang w:val="en-US"/>
                <w14:ligatures w14:val="standardContextual"/>
              </w:rPr>
              <w:tab/>
            </w:r>
            <w:r w:rsidRPr="00FE1FF2">
              <w:rPr>
                <w:rStyle w:val="Hyperlink"/>
                <w:noProof/>
              </w:rPr>
              <w:t>VR a kartografie</w:t>
            </w:r>
            <w:r>
              <w:rPr>
                <w:noProof/>
                <w:webHidden/>
              </w:rPr>
              <w:tab/>
            </w:r>
            <w:r>
              <w:rPr>
                <w:noProof/>
                <w:webHidden/>
              </w:rPr>
              <w:fldChar w:fldCharType="begin"/>
            </w:r>
            <w:r>
              <w:rPr>
                <w:noProof/>
                <w:webHidden/>
              </w:rPr>
              <w:instrText xml:space="preserve"> PAGEREF _Toc155046795 \h </w:instrText>
            </w:r>
            <w:r>
              <w:rPr>
                <w:noProof/>
                <w:webHidden/>
              </w:rPr>
            </w:r>
            <w:r>
              <w:rPr>
                <w:noProof/>
                <w:webHidden/>
              </w:rPr>
              <w:fldChar w:fldCharType="separate"/>
            </w:r>
            <w:r w:rsidR="0029348A">
              <w:rPr>
                <w:noProof/>
                <w:webHidden/>
              </w:rPr>
              <w:t>16</w:t>
            </w:r>
            <w:r>
              <w:rPr>
                <w:noProof/>
                <w:webHidden/>
              </w:rPr>
              <w:fldChar w:fldCharType="end"/>
            </w:r>
          </w:hyperlink>
        </w:p>
        <w:p w14:paraId="620F0759" w14:textId="7DAC5752"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6" w:history="1">
            <w:r w:rsidRPr="00FE1FF2">
              <w:rPr>
                <w:rStyle w:val="Hyperlink"/>
                <w:noProof/>
              </w:rPr>
              <w:t>3.2</w:t>
            </w:r>
            <w:r>
              <w:rPr>
                <w:rFonts w:eastAsiaTheme="minorEastAsia" w:cstheme="minorBidi"/>
                <w:smallCaps w:val="0"/>
                <w:noProof/>
                <w:kern w:val="2"/>
                <w:sz w:val="22"/>
                <w:szCs w:val="22"/>
                <w:lang w:val="en-US"/>
                <w14:ligatures w14:val="standardContextual"/>
              </w:rPr>
              <w:tab/>
            </w:r>
            <w:r w:rsidRPr="00FE1FF2">
              <w:rPr>
                <w:rStyle w:val="Hyperlink"/>
                <w:noProof/>
              </w:rPr>
              <w:t>Systém virtuální reality</w:t>
            </w:r>
            <w:r>
              <w:rPr>
                <w:noProof/>
                <w:webHidden/>
              </w:rPr>
              <w:tab/>
            </w:r>
            <w:r>
              <w:rPr>
                <w:noProof/>
                <w:webHidden/>
              </w:rPr>
              <w:fldChar w:fldCharType="begin"/>
            </w:r>
            <w:r>
              <w:rPr>
                <w:noProof/>
                <w:webHidden/>
              </w:rPr>
              <w:instrText xml:space="preserve"> PAGEREF _Toc155046796 \h </w:instrText>
            </w:r>
            <w:r>
              <w:rPr>
                <w:noProof/>
                <w:webHidden/>
              </w:rPr>
            </w:r>
            <w:r>
              <w:rPr>
                <w:noProof/>
                <w:webHidden/>
              </w:rPr>
              <w:fldChar w:fldCharType="separate"/>
            </w:r>
            <w:r w:rsidR="0029348A">
              <w:rPr>
                <w:noProof/>
                <w:webHidden/>
              </w:rPr>
              <w:t>18</w:t>
            </w:r>
            <w:r>
              <w:rPr>
                <w:noProof/>
                <w:webHidden/>
              </w:rPr>
              <w:fldChar w:fldCharType="end"/>
            </w:r>
          </w:hyperlink>
        </w:p>
        <w:p w14:paraId="7599C0DD" w14:textId="074AA470"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7" w:history="1">
            <w:r w:rsidRPr="00FE1FF2">
              <w:rPr>
                <w:rStyle w:val="Hyperlink"/>
                <w:noProof/>
              </w:rPr>
              <w:t>3.2.1</w:t>
            </w:r>
            <w:r>
              <w:rPr>
                <w:rFonts w:eastAsiaTheme="minorEastAsia" w:cstheme="minorBidi"/>
                <w:i w:val="0"/>
                <w:iCs w:val="0"/>
                <w:noProof/>
                <w:kern w:val="2"/>
                <w:sz w:val="22"/>
                <w:szCs w:val="22"/>
                <w:lang w:val="en-US"/>
                <w14:ligatures w14:val="standardContextual"/>
              </w:rPr>
              <w:tab/>
            </w:r>
            <w:r w:rsidRPr="00FE1FF2">
              <w:rPr>
                <w:rStyle w:val="Hyperlink"/>
                <w:noProof/>
              </w:rPr>
              <w:t>Hardware</w:t>
            </w:r>
            <w:r>
              <w:rPr>
                <w:noProof/>
                <w:webHidden/>
              </w:rPr>
              <w:tab/>
            </w:r>
            <w:r>
              <w:rPr>
                <w:noProof/>
                <w:webHidden/>
              </w:rPr>
              <w:fldChar w:fldCharType="begin"/>
            </w:r>
            <w:r>
              <w:rPr>
                <w:noProof/>
                <w:webHidden/>
              </w:rPr>
              <w:instrText xml:space="preserve"> PAGEREF _Toc155046797 \h </w:instrText>
            </w:r>
            <w:r>
              <w:rPr>
                <w:noProof/>
                <w:webHidden/>
              </w:rPr>
            </w:r>
            <w:r>
              <w:rPr>
                <w:noProof/>
                <w:webHidden/>
              </w:rPr>
              <w:fldChar w:fldCharType="separate"/>
            </w:r>
            <w:r w:rsidR="0029348A">
              <w:rPr>
                <w:noProof/>
                <w:webHidden/>
              </w:rPr>
              <w:t>19</w:t>
            </w:r>
            <w:r>
              <w:rPr>
                <w:noProof/>
                <w:webHidden/>
              </w:rPr>
              <w:fldChar w:fldCharType="end"/>
            </w:r>
          </w:hyperlink>
        </w:p>
        <w:p w14:paraId="2688CED4" w14:textId="03592A08"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8" w:history="1">
            <w:r w:rsidRPr="00FE1FF2">
              <w:rPr>
                <w:rStyle w:val="Hyperlink"/>
                <w:noProof/>
              </w:rPr>
              <w:t>3.2.2</w:t>
            </w:r>
            <w:r>
              <w:rPr>
                <w:rFonts w:eastAsiaTheme="minorEastAsia" w:cstheme="minorBidi"/>
                <w:i w:val="0"/>
                <w:iCs w:val="0"/>
                <w:noProof/>
                <w:kern w:val="2"/>
                <w:sz w:val="22"/>
                <w:szCs w:val="22"/>
                <w:lang w:val="en-US"/>
                <w14:ligatures w14:val="standardContextual"/>
              </w:rPr>
              <w:tab/>
            </w:r>
            <w:r w:rsidRPr="00FE1FF2">
              <w:rPr>
                <w:rStyle w:val="Hyperlink"/>
                <w:noProof/>
              </w:rPr>
              <w:t>Software</w:t>
            </w:r>
            <w:r>
              <w:rPr>
                <w:noProof/>
                <w:webHidden/>
              </w:rPr>
              <w:tab/>
            </w:r>
            <w:r>
              <w:rPr>
                <w:noProof/>
                <w:webHidden/>
              </w:rPr>
              <w:fldChar w:fldCharType="begin"/>
            </w:r>
            <w:r>
              <w:rPr>
                <w:noProof/>
                <w:webHidden/>
              </w:rPr>
              <w:instrText xml:space="preserve"> PAGEREF _Toc155046798 \h </w:instrText>
            </w:r>
            <w:r>
              <w:rPr>
                <w:noProof/>
                <w:webHidden/>
              </w:rPr>
            </w:r>
            <w:r>
              <w:rPr>
                <w:noProof/>
                <w:webHidden/>
              </w:rPr>
              <w:fldChar w:fldCharType="separate"/>
            </w:r>
            <w:r w:rsidR="0029348A">
              <w:rPr>
                <w:noProof/>
                <w:webHidden/>
              </w:rPr>
              <w:t>19</w:t>
            </w:r>
            <w:r>
              <w:rPr>
                <w:noProof/>
                <w:webHidden/>
              </w:rPr>
              <w:fldChar w:fldCharType="end"/>
            </w:r>
          </w:hyperlink>
        </w:p>
        <w:p w14:paraId="69736E42" w14:textId="4B38DECC"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3" w:history="1">
            <w:r w:rsidRPr="00FE1FF2">
              <w:rPr>
                <w:rStyle w:val="Hyperlink"/>
                <w:noProof/>
              </w:rPr>
              <w:t>3.3</w:t>
            </w:r>
            <w:r>
              <w:rPr>
                <w:rFonts w:eastAsiaTheme="minorEastAsia" w:cstheme="minorBidi"/>
                <w:smallCaps w:val="0"/>
                <w:noProof/>
                <w:kern w:val="2"/>
                <w:sz w:val="22"/>
                <w:szCs w:val="22"/>
                <w:lang w:val="en-US"/>
                <w14:ligatures w14:val="standardContextual"/>
              </w:rPr>
              <w:tab/>
            </w:r>
            <w:r w:rsidRPr="00FE1FF2">
              <w:rPr>
                <w:rStyle w:val="Hyperlink"/>
                <w:noProof/>
              </w:rPr>
              <w:t>Komponenty systému virtuální reality</w:t>
            </w:r>
            <w:r>
              <w:rPr>
                <w:noProof/>
                <w:webHidden/>
              </w:rPr>
              <w:tab/>
            </w:r>
            <w:r>
              <w:rPr>
                <w:noProof/>
                <w:webHidden/>
              </w:rPr>
              <w:fldChar w:fldCharType="begin"/>
            </w:r>
            <w:r>
              <w:rPr>
                <w:noProof/>
                <w:webHidden/>
              </w:rPr>
              <w:instrText xml:space="preserve"> PAGEREF _Toc155046803 \h </w:instrText>
            </w:r>
            <w:r>
              <w:rPr>
                <w:noProof/>
                <w:webHidden/>
              </w:rPr>
            </w:r>
            <w:r>
              <w:rPr>
                <w:noProof/>
                <w:webHidden/>
              </w:rPr>
              <w:fldChar w:fldCharType="separate"/>
            </w:r>
            <w:r w:rsidR="0029348A">
              <w:rPr>
                <w:noProof/>
                <w:webHidden/>
              </w:rPr>
              <w:t>20</w:t>
            </w:r>
            <w:r>
              <w:rPr>
                <w:noProof/>
                <w:webHidden/>
              </w:rPr>
              <w:fldChar w:fldCharType="end"/>
            </w:r>
          </w:hyperlink>
        </w:p>
        <w:p w14:paraId="0C59D29D" w14:textId="1B0BF5F1"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4" w:history="1">
            <w:r w:rsidRPr="00FE1FF2">
              <w:rPr>
                <w:rStyle w:val="Hyperlink"/>
                <w:noProof/>
                <w:lang w:eastAsia="cs-CZ"/>
              </w:rPr>
              <w:t>3.3.1</w:t>
            </w:r>
            <w:r>
              <w:rPr>
                <w:rFonts w:eastAsiaTheme="minorEastAsia" w:cstheme="minorBidi"/>
                <w:i w:val="0"/>
                <w:iCs w:val="0"/>
                <w:noProof/>
                <w:kern w:val="2"/>
                <w:sz w:val="22"/>
                <w:szCs w:val="22"/>
                <w:lang w:val="en-US"/>
                <w14:ligatures w14:val="standardContextual"/>
              </w:rPr>
              <w:tab/>
            </w:r>
            <w:r w:rsidRPr="00FE1FF2">
              <w:rPr>
                <w:rStyle w:val="Hyperlink"/>
                <w:noProof/>
                <w:lang w:eastAsia="cs-CZ"/>
              </w:rPr>
              <w:t>Výstup – Output</w:t>
            </w:r>
            <w:r>
              <w:rPr>
                <w:noProof/>
                <w:webHidden/>
              </w:rPr>
              <w:tab/>
            </w:r>
            <w:r>
              <w:rPr>
                <w:noProof/>
                <w:webHidden/>
              </w:rPr>
              <w:fldChar w:fldCharType="begin"/>
            </w:r>
            <w:r>
              <w:rPr>
                <w:noProof/>
                <w:webHidden/>
              </w:rPr>
              <w:instrText xml:space="preserve"> PAGEREF _Toc155046804 \h </w:instrText>
            </w:r>
            <w:r>
              <w:rPr>
                <w:noProof/>
                <w:webHidden/>
              </w:rPr>
            </w:r>
            <w:r>
              <w:rPr>
                <w:noProof/>
                <w:webHidden/>
              </w:rPr>
              <w:fldChar w:fldCharType="separate"/>
            </w:r>
            <w:r w:rsidR="0029348A">
              <w:rPr>
                <w:noProof/>
                <w:webHidden/>
              </w:rPr>
              <w:t>20</w:t>
            </w:r>
            <w:r>
              <w:rPr>
                <w:noProof/>
                <w:webHidden/>
              </w:rPr>
              <w:fldChar w:fldCharType="end"/>
            </w:r>
          </w:hyperlink>
        </w:p>
        <w:p w14:paraId="6CF19571" w14:textId="17367B28"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5" w:history="1">
            <w:r w:rsidRPr="00FE1FF2">
              <w:rPr>
                <w:rStyle w:val="Hyperlink"/>
                <w:noProof/>
              </w:rPr>
              <w:t>3.3.2</w:t>
            </w:r>
            <w:r>
              <w:rPr>
                <w:rFonts w:eastAsiaTheme="minorEastAsia" w:cstheme="minorBidi"/>
                <w:i w:val="0"/>
                <w:iCs w:val="0"/>
                <w:noProof/>
                <w:kern w:val="2"/>
                <w:sz w:val="22"/>
                <w:szCs w:val="22"/>
                <w:lang w:val="en-US"/>
                <w14:ligatures w14:val="standardContextual"/>
              </w:rPr>
              <w:tab/>
            </w:r>
            <w:r w:rsidRPr="00FE1FF2">
              <w:rPr>
                <w:rStyle w:val="Hyperlink"/>
                <w:noProof/>
              </w:rPr>
              <w:t>Vstup – Input</w:t>
            </w:r>
            <w:r>
              <w:rPr>
                <w:noProof/>
                <w:webHidden/>
              </w:rPr>
              <w:tab/>
            </w:r>
            <w:r>
              <w:rPr>
                <w:noProof/>
                <w:webHidden/>
              </w:rPr>
              <w:fldChar w:fldCharType="begin"/>
            </w:r>
            <w:r>
              <w:rPr>
                <w:noProof/>
                <w:webHidden/>
              </w:rPr>
              <w:instrText xml:space="preserve"> PAGEREF _Toc155046805 \h </w:instrText>
            </w:r>
            <w:r>
              <w:rPr>
                <w:noProof/>
                <w:webHidden/>
              </w:rPr>
            </w:r>
            <w:r>
              <w:rPr>
                <w:noProof/>
                <w:webHidden/>
              </w:rPr>
              <w:fldChar w:fldCharType="separate"/>
            </w:r>
            <w:r w:rsidR="0029348A">
              <w:rPr>
                <w:noProof/>
                <w:webHidden/>
              </w:rPr>
              <w:t>21</w:t>
            </w:r>
            <w:r>
              <w:rPr>
                <w:noProof/>
                <w:webHidden/>
              </w:rPr>
              <w:fldChar w:fldCharType="end"/>
            </w:r>
          </w:hyperlink>
        </w:p>
        <w:p w14:paraId="0AFF0A0A" w14:textId="6FA57237"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6" w:history="1">
            <w:r w:rsidRPr="00FE1FF2">
              <w:rPr>
                <w:rStyle w:val="Hyperlink"/>
                <w:noProof/>
              </w:rPr>
              <w:t>3.4</w:t>
            </w:r>
            <w:r>
              <w:rPr>
                <w:rFonts w:eastAsiaTheme="minorEastAsia" w:cstheme="minorBidi"/>
                <w:smallCaps w:val="0"/>
                <w:noProof/>
                <w:kern w:val="2"/>
                <w:sz w:val="22"/>
                <w:szCs w:val="22"/>
                <w:lang w:val="en-US"/>
                <w14:ligatures w14:val="standardContextual"/>
              </w:rPr>
              <w:tab/>
            </w:r>
            <w:r w:rsidRPr="00FE1FF2">
              <w:rPr>
                <w:rStyle w:val="Hyperlink"/>
                <w:noProof/>
              </w:rPr>
              <w:t>Percepce</w:t>
            </w:r>
            <w:r>
              <w:rPr>
                <w:noProof/>
                <w:webHidden/>
              </w:rPr>
              <w:tab/>
            </w:r>
            <w:r>
              <w:rPr>
                <w:noProof/>
                <w:webHidden/>
              </w:rPr>
              <w:fldChar w:fldCharType="begin"/>
            </w:r>
            <w:r>
              <w:rPr>
                <w:noProof/>
                <w:webHidden/>
              </w:rPr>
              <w:instrText xml:space="preserve"> PAGEREF _Toc155046806 \h </w:instrText>
            </w:r>
            <w:r>
              <w:rPr>
                <w:noProof/>
                <w:webHidden/>
              </w:rPr>
            </w:r>
            <w:r>
              <w:rPr>
                <w:noProof/>
                <w:webHidden/>
              </w:rPr>
              <w:fldChar w:fldCharType="separate"/>
            </w:r>
            <w:r w:rsidR="0029348A">
              <w:rPr>
                <w:noProof/>
                <w:webHidden/>
              </w:rPr>
              <w:t>25</w:t>
            </w:r>
            <w:r>
              <w:rPr>
                <w:noProof/>
                <w:webHidden/>
              </w:rPr>
              <w:fldChar w:fldCharType="end"/>
            </w:r>
          </w:hyperlink>
        </w:p>
        <w:p w14:paraId="7530CA04" w14:textId="7163EF08"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7" w:history="1">
            <w:r w:rsidRPr="00FE1FF2">
              <w:rPr>
                <w:rStyle w:val="Hyperlink"/>
                <w:noProof/>
              </w:rPr>
              <w:t>3.4.1</w:t>
            </w:r>
            <w:r>
              <w:rPr>
                <w:rFonts w:eastAsiaTheme="minorEastAsia" w:cstheme="minorBidi"/>
                <w:i w:val="0"/>
                <w:iCs w:val="0"/>
                <w:noProof/>
                <w:kern w:val="2"/>
                <w:sz w:val="22"/>
                <w:szCs w:val="22"/>
                <w:lang w:val="en-US"/>
                <w14:ligatures w14:val="standardContextual"/>
              </w:rPr>
              <w:tab/>
            </w:r>
            <w:r w:rsidRPr="00FE1FF2">
              <w:rPr>
                <w:rStyle w:val="Hyperlink"/>
                <w:noProof/>
              </w:rPr>
              <w:t>Percepce vzdálenosti</w:t>
            </w:r>
            <w:r>
              <w:rPr>
                <w:noProof/>
                <w:webHidden/>
              </w:rPr>
              <w:tab/>
            </w:r>
            <w:r>
              <w:rPr>
                <w:noProof/>
                <w:webHidden/>
              </w:rPr>
              <w:fldChar w:fldCharType="begin"/>
            </w:r>
            <w:r>
              <w:rPr>
                <w:noProof/>
                <w:webHidden/>
              </w:rPr>
              <w:instrText xml:space="preserve"> PAGEREF _Toc155046807 \h </w:instrText>
            </w:r>
            <w:r>
              <w:rPr>
                <w:noProof/>
                <w:webHidden/>
              </w:rPr>
            </w:r>
            <w:r>
              <w:rPr>
                <w:noProof/>
                <w:webHidden/>
              </w:rPr>
              <w:fldChar w:fldCharType="separate"/>
            </w:r>
            <w:r w:rsidR="0029348A">
              <w:rPr>
                <w:noProof/>
                <w:webHidden/>
              </w:rPr>
              <w:t>25</w:t>
            </w:r>
            <w:r>
              <w:rPr>
                <w:noProof/>
                <w:webHidden/>
              </w:rPr>
              <w:fldChar w:fldCharType="end"/>
            </w:r>
          </w:hyperlink>
        </w:p>
        <w:p w14:paraId="6BC2F7FB" w14:textId="2B5ECA5D"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8" w:history="1">
            <w:r w:rsidRPr="00FE1FF2">
              <w:rPr>
                <w:rStyle w:val="Hyperlink"/>
                <w:noProof/>
              </w:rPr>
              <w:t>3.4.2</w:t>
            </w:r>
            <w:r>
              <w:rPr>
                <w:rFonts w:eastAsiaTheme="minorEastAsia" w:cstheme="minorBidi"/>
                <w:i w:val="0"/>
                <w:iCs w:val="0"/>
                <w:noProof/>
                <w:kern w:val="2"/>
                <w:sz w:val="22"/>
                <w:szCs w:val="22"/>
                <w:lang w:val="en-US"/>
                <w14:ligatures w14:val="standardContextual"/>
              </w:rPr>
              <w:tab/>
            </w:r>
            <w:r w:rsidRPr="00FE1FF2">
              <w:rPr>
                <w:rStyle w:val="Hyperlink"/>
                <w:noProof/>
              </w:rPr>
              <w:t>Percepce pohybu</w:t>
            </w:r>
            <w:r>
              <w:rPr>
                <w:noProof/>
                <w:webHidden/>
              </w:rPr>
              <w:tab/>
            </w:r>
            <w:r>
              <w:rPr>
                <w:noProof/>
                <w:webHidden/>
              </w:rPr>
              <w:fldChar w:fldCharType="begin"/>
            </w:r>
            <w:r>
              <w:rPr>
                <w:noProof/>
                <w:webHidden/>
              </w:rPr>
              <w:instrText xml:space="preserve"> PAGEREF _Toc155046808 \h </w:instrText>
            </w:r>
            <w:r>
              <w:rPr>
                <w:noProof/>
                <w:webHidden/>
              </w:rPr>
            </w:r>
            <w:r>
              <w:rPr>
                <w:noProof/>
                <w:webHidden/>
              </w:rPr>
              <w:fldChar w:fldCharType="separate"/>
            </w:r>
            <w:r w:rsidR="0029348A">
              <w:rPr>
                <w:noProof/>
                <w:webHidden/>
              </w:rPr>
              <w:t>26</w:t>
            </w:r>
            <w:r>
              <w:rPr>
                <w:noProof/>
                <w:webHidden/>
              </w:rPr>
              <w:fldChar w:fldCharType="end"/>
            </w:r>
          </w:hyperlink>
        </w:p>
        <w:p w14:paraId="31B05431" w14:textId="2C5889E5"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9" w:history="1">
            <w:r w:rsidRPr="00FE1FF2">
              <w:rPr>
                <w:rStyle w:val="Hyperlink"/>
                <w:noProof/>
              </w:rPr>
              <w:t>3.5</w:t>
            </w:r>
            <w:r>
              <w:rPr>
                <w:rFonts w:eastAsiaTheme="minorEastAsia" w:cstheme="minorBidi"/>
                <w:smallCaps w:val="0"/>
                <w:noProof/>
                <w:kern w:val="2"/>
                <w:sz w:val="22"/>
                <w:szCs w:val="22"/>
                <w:lang w:val="en-US"/>
                <w14:ligatures w14:val="standardContextual"/>
              </w:rPr>
              <w:tab/>
            </w:r>
            <w:r w:rsidRPr="00FE1FF2">
              <w:rPr>
                <w:rStyle w:val="Hyperlink"/>
                <w:noProof/>
              </w:rPr>
              <w:t>3D modelování koncepty a principy</w:t>
            </w:r>
            <w:r>
              <w:rPr>
                <w:noProof/>
                <w:webHidden/>
              </w:rPr>
              <w:tab/>
            </w:r>
            <w:r>
              <w:rPr>
                <w:noProof/>
                <w:webHidden/>
              </w:rPr>
              <w:fldChar w:fldCharType="begin"/>
            </w:r>
            <w:r>
              <w:rPr>
                <w:noProof/>
                <w:webHidden/>
              </w:rPr>
              <w:instrText xml:space="preserve"> PAGEREF _Toc155046809 \h </w:instrText>
            </w:r>
            <w:r>
              <w:rPr>
                <w:noProof/>
                <w:webHidden/>
              </w:rPr>
            </w:r>
            <w:r>
              <w:rPr>
                <w:noProof/>
                <w:webHidden/>
              </w:rPr>
              <w:fldChar w:fldCharType="separate"/>
            </w:r>
            <w:r w:rsidR="0029348A">
              <w:rPr>
                <w:noProof/>
                <w:webHidden/>
              </w:rPr>
              <w:t>27</w:t>
            </w:r>
            <w:r>
              <w:rPr>
                <w:noProof/>
                <w:webHidden/>
              </w:rPr>
              <w:fldChar w:fldCharType="end"/>
            </w:r>
          </w:hyperlink>
        </w:p>
        <w:p w14:paraId="549AA6F4" w14:textId="5CDA2704"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0" w:history="1">
            <w:r w:rsidRPr="00FE1FF2">
              <w:rPr>
                <w:rStyle w:val="Hyperlink"/>
                <w:noProof/>
              </w:rPr>
              <w:t>3.5.1</w:t>
            </w:r>
            <w:r>
              <w:rPr>
                <w:rFonts w:eastAsiaTheme="minorEastAsia" w:cstheme="minorBidi"/>
                <w:i w:val="0"/>
                <w:iCs w:val="0"/>
                <w:noProof/>
                <w:kern w:val="2"/>
                <w:sz w:val="22"/>
                <w:szCs w:val="22"/>
                <w:lang w:val="en-US"/>
                <w14:ligatures w14:val="standardContextual"/>
              </w:rPr>
              <w:tab/>
            </w:r>
            <w:r w:rsidRPr="00FE1FF2">
              <w:rPr>
                <w:rStyle w:val="Hyperlink"/>
                <w:noProof/>
              </w:rPr>
              <w:t>LOD</w:t>
            </w:r>
            <w:r>
              <w:rPr>
                <w:noProof/>
                <w:webHidden/>
              </w:rPr>
              <w:tab/>
            </w:r>
            <w:r>
              <w:rPr>
                <w:noProof/>
                <w:webHidden/>
              </w:rPr>
              <w:fldChar w:fldCharType="begin"/>
            </w:r>
            <w:r>
              <w:rPr>
                <w:noProof/>
                <w:webHidden/>
              </w:rPr>
              <w:instrText xml:space="preserve"> PAGEREF _Toc155046810 \h </w:instrText>
            </w:r>
            <w:r>
              <w:rPr>
                <w:noProof/>
                <w:webHidden/>
              </w:rPr>
            </w:r>
            <w:r>
              <w:rPr>
                <w:noProof/>
                <w:webHidden/>
              </w:rPr>
              <w:fldChar w:fldCharType="separate"/>
            </w:r>
            <w:r w:rsidR="0029348A">
              <w:rPr>
                <w:noProof/>
                <w:webHidden/>
              </w:rPr>
              <w:t>27</w:t>
            </w:r>
            <w:r>
              <w:rPr>
                <w:noProof/>
                <w:webHidden/>
              </w:rPr>
              <w:fldChar w:fldCharType="end"/>
            </w:r>
          </w:hyperlink>
        </w:p>
        <w:p w14:paraId="4C03BF99" w14:textId="7C73FCAD"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1" w:history="1">
            <w:r w:rsidRPr="00FE1FF2">
              <w:rPr>
                <w:rStyle w:val="Hyperlink"/>
                <w:noProof/>
              </w:rPr>
              <w:t>3.5.2</w:t>
            </w:r>
            <w:r>
              <w:rPr>
                <w:rFonts w:eastAsiaTheme="minorEastAsia" w:cstheme="minorBidi"/>
                <w:i w:val="0"/>
                <w:iCs w:val="0"/>
                <w:noProof/>
                <w:kern w:val="2"/>
                <w:sz w:val="22"/>
                <w:szCs w:val="22"/>
                <w:lang w:val="en-US"/>
                <w14:ligatures w14:val="standardContextual"/>
              </w:rPr>
              <w:tab/>
            </w:r>
            <w:r w:rsidRPr="00FE1FF2">
              <w:rPr>
                <w:rStyle w:val="Hyperlink"/>
                <w:noProof/>
              </w:rPr>
              <w:t>Problém měřítka</w:t>
            </w:r>
            <w:r>
              <w:rPr>
                <w:noProof/>
                <w:webHidden/>
              </w:rPr>
              <w:tab/>
            </w:r>
            <w:r>
              <w:rPr>
                <w:noProof/>
                <w:webHidden/>
              </w:rPr>
              <w:fldChar w:fldCharType="begin"/>
            </w:r>
            <w:r>
              <w:rPr>
                <w:noProof/>
                <w:webHidden/>
              </w:rPr>
              <w:instrText xml:space="preserve"> PAGEREF _Toc155046811 \h </w:instrText>
            </w:r>
            <w:r>
              <w:rPr>
                <w:noProof/>
                <w:webHidden/>
              </w:rPr>
            </w:r>
            <w:r>
              <w:rPr>
                <w:noProof/>
                <w:webHidden/>
              </w:rPr>
              <w:fldChar w:fldCharType="separate"/>
            </w:r>
            <w:r w:rsidR="0029348A">
              <w:rPr>
                <w:noProof/>
                <w:webHidden/>
              </w:rPr>
              <w:t>28</w:t>
            </w:r>
            <w:r>
              <w:rPr>
                <w:noProof/>
                <w:webHidden/>
              </w:rPr>
              <w:fldChar w:fldCharType="end"/>
            </w:r>
          </w:hyperlink>
        </w:p>
        <w:p w14:paraId="46DA2C12" w14:textId="183C1EFA"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2" w:history="1">
            <w:r w:rsidRPr="00FE1FF2">
              <w:rPr>
                <w:rStyle w:val="Hyperlink"/>
                <w:noProof/>
              </w:rPr>
              <w:t>3.5.3</w:t>
            </w:r>
            <w:r>
              <w:rPr>
                <w:rFonts w:eastAsiaTheme="minorEastAsia" w:cstheme="minorBidi"/>
                <w:i w:val="0"/>
                <w:iCs w:val="0"/>
                <w:noProof/>
                <w:kern w:val="2"/>
                <w:sz w:val="22"/>
                <w:szCs w:val="22"/>
                <w:lang w:val="en-US"/>
                <w14:ligatures w14:val="standardContextual"/>
              </w:rPr>
              <w:tab/>
            </w:r>
            <w:r w:rsidRPr="00FE1FF2">
              <w:rPr>
                <w:rStyle w:val="Hyperlink"/>
                <w:noProof/>
              </w:rPr>
              <w:t>Datové modely a formáty</w:t>
            </w:r>
            <w:r>
              <w:rPr>
                <w:noProof/>
                <w:webHidden/>
              </w:rPr>
              <w:tab/>
            </w:r>
            <w:r>
              <w:rPr>
                <w:noProof/>
                <w:webHidden/>
              </w:rPr>
              <w:fldChar w:fldCharType="begin"/>
            </w:r>
            <w:r>
              <w:rPr>
                <w:noProof/>
                <w:webHidden/>
              </w:rPr>
              <w:instrText xml:space="preserve"> PAGEREF _Toc155046812 \h </w:instrText>
            </w:r>
            <w:r>
              <w:rPr>
                <w:noProof/>
                <w:webHidden/>
              </w:rPr>
            </w:r>
            <w:r>
              <w:rPr>
                <w:noProof/>
                <w:webHidden/>
              </w:rPr>
              <w:fldChar w:fldCharType="separate"/>
            </w:r>
            <w:r w:rsidR="0029348A">
              <w:rPr>
                <w:noProof/>
                <w:webHidden/>
              </w:rPr>
              <w:t>30</w:t>
            </w:r>
            <w:r>
              <w:rPr>
                <w:noProof/>
                <w:webHidden/>
              </w:rPr>
              <w:fldChar w:fldCharType="end"/>
            </w:r>
          </w:hyperlink>
        </w:p>
        <w:p w14:paraId="3AD98010" w14:textId="3BC14FF1"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3" w:history="1">
            <w:r w:rsidRPr="00FE1FF2">
              <w:rPr>
                <w:rStyle w:val="Hyperlink"/>
                <w:noProof/>
              </w:rPr>
              <w:t>3.6</w:t>
            </w:r>
            <w:r>
              <w:rPr>
                <w:rFonts w:eastAsiaTheme="minorEastAsia" w:cstheme="minorBidi"/>
                <w:smallCaps w:val="0"/>
                <w:noProof/>
                <w:kern w:val="2"/>
                <w:sz w:val="22"/>
                <w:szCs w:val="22"/>
                <w:lang w:val="en-US"/>
                <w14:ligatures w14:val="standardContextual"/>
              </w:rPr>
              <w:tab/>
            </w:r>
            <w:r w:rsidRPr="00FE1FF2">
              <w:rPr>
                <w:rStyle w:val="Hyperlink"/>
                <w:noProof/>
              </w:rPr>
              <w:t>3D grafika</w:t>
            </w:r>
            <w:r>
              <w:rPr>
                <w:noProof/>
                <w:webHidden/>
              </w:rPr>
              <w:tab/>
            </w:r>
            <w:r>
              <w:rPr>
                <w:noProof/>
                <w:webHidden/>
              </w:rPr>
              <w:fldChar w:fldCharType="begin"/>
            </w:r>
            <w:r>
              <w:rPr>
                <w:noProof/>
                <w:webHidden/>
              </w:rPr>
              <w:instrText xml:space="preserve"> PAGEREF _Toc155046813 \h </w:instrText>
            </w:r>
            <w:r>
              <w:rPr>
                <w:noProof/>
                <w:webHidden/>
              </w:rPr>
            </w:r>
            <w:r>
              <w:rPr>
                <w:noProof/>
                <w:webHidden/>
              </w:rPr>
              <w:fldChar w:fldCharType="separate"/>
            </w:r>
            <w:r w:rsidR="0029348A">
              <w:rPr>
                <w:noProof/>
                <w:webHidden/>
              </w:rPr>
              <w:t>33</w:t>
            </w:r>
            <w:r>
              <w:rPr>
                <w:noProof/>
                <w:webHidden/>
              </w:rPr>
              <w:fldChar w:fldCharType="end"/>
            </w:r>
          </w:hyperlink>
        </w:p>
        <w:p w14:paraId="4512B144" w14:textId="552D9E8A"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4" w:history="1">
            <w:r w:rsidRPr="00FE1FF2">
              <w:rPr>
                <w:rStyle w:val="Hyperlink"/>
                <w:noProof/>
                <w:lang w:eastAsia="cs-CZ"/>
              </w:rPr>
              <w:t>3.6.1</w:t>
            </w:r>
            <w:r>
              <w:rPr>
                <w:rFonts w:eastAsiaTheme="minorEastAsia" w:cstheme="minorBidi"/>
                <w:i w:val="0"/>
                <w:iCs w:val="0"/>
                <w:noProof/>
                <w:kern w:val="2"/>
                <w:sz w:val="22"/>
                <w:szCs w:val="22"/>
                <w:lang w:val="en-US"/>
                <w14:ligatures w14:val="standardContextual"/>
              </w:rPr>
              <w:tab/>
            </w:r>
            <w:r w:rsidRPr="00FE1FF2">
              <w:rPr>
                <w:rStyle w:val="Hyperlink"/>
                <w:noProof/>
                <w:lang w:eastAsia="cs-CZ"/>
              </w:rPr>
              <w:t>Rendering pipeline</w:t>
            </w:r>
            <w:r>
              <w:rPr>
                <w:noProof/>
                <w:webHidden/>
              </w:rPr>
              <w:tab/>
            </w:r>
            <w:r>
              <w:rPr>
                <w:noProof/>
                <w:webHidden/>
              </w:rPr>
              <w:fldChar w:fldCharType="begin"/>
            </w:r>
            <w:r>
              <w:rPr>
                <w:noProof/>
                <w:webHidden/>
              </w:rPr>
              <w:instrText xml:space="preserve"> PAGEREF _Toc155046814 \h </w:instrText>
            </w:r>
            <w:r>
              <w:rPr>
                <w:noProof/>
                <w:webHidden/>
              </w:rPr>
            </w:r>
            <w:r>
              <w:rPr>
                <w:noProof/>
                <w:webHidden/>
              </w:rPr>
              <w:fldChar w:fldCharType="separate"/>
            </w:r>
            <w:r w:rsidR="0029348A">
              <w:rPr>
                <w:noProof/>
                <w:webHidden/>
              </w:rPr>
              <w:t>33</w:t>
            </w:r>
            <w:r>
              <w:rPr>
                <w:noProof/>
                <w:webHidden/>
              </w:rPr>
              <w:fldChar w:fldCharType="end"/>
            </w:r>
          </w:hyperlink>
        </w:p>
        <w:p w14:paraId="7927542B" w14:textId="63AD11EE"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5" w:history="1">
            <w:r w:rsidRPr="00FE1FF2">
              <w:rPr>
                <w:rStyle w:val="Hyperlink"/>
                <w:noProof/>
              </w:rPr>
              <w:t>3.6.2</w:t>
            </w:r>
            <w:r>
              <w:rPr>
                <w:rFonts w:eastAsiaTheme="minorEastAsia" w:cstheme="minorBidi"/>
                <w:i w:val="0"/>
                <w:iCs w:val="0"/>
                <w:noProof/>
                <w:kern w:val="2"/>
                <w:sz w:val="22"/>
                <w:szCs w:val="22"/>
                <w:lang w:val="en-US"/>
                <w14:ligatures w14:val="standardContextual"/>
              </w:rPr>
              <w:tab/>
            </w:r>
            <w:r w:rsidRPr="00FE1FF2">
              <w:rPr>
                <w:rStyle w:val="Hyperlink"/>
                <w:noProof/>
              </w:rPr>
              <w:t>Komponenty 3D vizualizace</w:t>
            </w:r>
            <w:r>
              <w:rPr>
                <w:noProof/>
                <w:webHidden/>
              </w:rPr>
              <w:tab/>
            </w:r>
            <w:r>
              <w:rPr>
                <w:noProof/>
                <w:webHidden/>
              </w:rPr>
              <w:fldChar w:fldCharType="begin"/>
            </w:r>
            <w:r>
              <w:rPr>
                <w:noProof/>
                <w:webHidden/>
              </w:rPr>
              <w:instrText xml:space="preserve"> PAGEREF _Toc155046815 \h </w:instrText>
            </w:r>
            <w:r>
              <w:rPr>
                <w:noProof/>
                <w:webHidden/>
              </w:rPr>
            </w:r>
            <w:r>
              <w:rPr>
                <w:noProof/>
                <w:webHidden/>
              </w:rPr>
              <w:fldChar w:fldCharType="separate"/>
            </w:r>
            <w:r w:rsidR="0029348A">
              <w:rPr>
                <w:noProof/>
                <w:webHidden/>
              </w:rPr>
              <w:t>34</w:t>
            </w:r>
            <w:r>
              <w:rPr>
                <w:noProof/>
                <w:webHidden/>
              </w:rPr>
              <w:fldChar w:fldCharType="end"/>
            </w:r>
          </w:hyperlink>
        </w:p>
        <w:p w14:paraId="74D4E6FC" w14:textId="66C56862"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6" w:history="1">
            <w:r w:rsidRPr="00FE1FF2">
              <w:rPr>
                <w:rStyle w:val="Hyperlink"/>
                <w:noProof/>
              </w:rPr>
              <w:t>3.6.3</w:t>
            </w:r>
            <w:r>
              <w:rPr>
                <w:rFonts w:eastAsiaTheme="minorEastAsia" w:cstheme="minorBidi"/>
                <w:i w:val="0"/>
                <w:iCs w:val="0"/>
                <w:noProof/>
                <w:kern w:val="2"/>
                <w:sz w:val="22"/>
                <w:szCs w:val="22"/>
                <w:lang w:val="en-US"/>
                <w14:ligatures w14:val="standardContextual"/>
              </w:rPr>
              <w:tab/>
            </w:r>
            <w:r w:rsidRPr="00FE1FF2">
              <w:rPr>
                <w:rStyle w:val="Hyperlink"/>
                <w:noProof/>
              </w:rPr>
              <w:t>Vývoj</w:t>
            </w:r>
            <w:r>
              <w:rPr>
                <w:noProof/>
                <w:webHidden/>
              </w:rPr>
              <w:tab/>
            </w:r>
            <w:r>
              <w:rPr>
                <w:noProof/>
                <w:webHidden/>
              </w:rPr>
              <w:fldChar w:fldCharType="begin"/>
            </w:r>
            <w:r>
              <w:rPr>
                <w:noProof/>
                <w:webHidden/>
              </w:rPr>
              <w:instrText xml:space="preserve"> PAGEREF _Toc155046816 \h </w:instrText>
            </w:r>
            <w:r>
              <w:rPr>
                <w:noProof/>
                <w:webHidden/>
              </w:rPr>
            </w:r>
            <w:r>
              <w:rPr>
                <w:noProof/>
                <w:webHidden/>
              </w:rPr>
              <w:fldChar w:fldCharType="separate"/>
            </w:r>
            <w:r w:rsidR="0029348A">
              <w:rPr>
                <w:noProof/>
                <w:webHidden/>
              </w:rPr>
              <w:t>37</w:t>
            </w:r>
            <w:r>
              <w:rPr>
                <w:noProof/>
                <w:webHidden/>
              </w:rPr>
              <w:fldChar w:fldCharType="end"/>
            </w:r>
          </w:hyperlink>
        </w:p>
        <w:p w14:paraId="26AE4B02" w14:textId="15AD85FA"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7" w:history="1">
            <w:r w:rsidRPr="00FE1FF2">
              <w:rPr>
                <w:rStyle w:val="Hyperlink"/>
                <w:noProof/>
              </w:rPr>
              <w:t>3.6.4</w:t>
            </w:r>
            <w:r>
              <w:rPr>
                <w:rFonts w:eastAsiaTheme="minorEastAsia" w:cstheme="minorBidi"/>
                <w:i w:val="0"/>
                <w:iCs w:val="0"/>
                <w:noProof/>
                <w:kern w:val="2"/>
                <w:sz w:val="22"/>
                <w:szCs w:val="22"/>
                <w:lang w:val="en-US"/>
                <w14:ligatures w14:val="standardContextual"/>
              </w:rPr>
              <w:tab/>
            </w:r>
            <w:r w:rsidRPr="00FE1FF2">
              <w:rPr>
                <w:rStyle w:val="Hyperlink"/>
                <w:noProof/>
              </w:rPr>
              <w:t>Výkon</w:t>
            </w:r>
            <w:r>
              <w:rPr>
                <w:noProof/>
                <w:webHidden/>
              </w:rPr>
              <w:tab/>
            </w:r>
            <w:r>
              <w:rPr>
                <w:noProof/>
                <w:webHidden/>
              </w:rPr>
              <w:fldChar w:fldCharType="begin"/>
            </w:r>
            <w:r>
              <w:rPr>
                <w:noProof/>
                <w:webHidden/>
              </w:rPr>
              <w:instrText xml:space="preserve"> PAGEREF _Toc155046817 \h </w:instrText>
            </w:r>
            <w:r>
              <w:rPr>
                <w:noProof/>
                <w:webHidden/>
              </w:rPr>
            </w:r>
            <w:r>
              <w:rPr>
                <w:noProof/>
                <w:webHidden/>
              </w:rPr>
              <w:fldChar w:fldCharType="separate"/>
            </w:r>
            <w:r w:rsidR="0029348A">
              <w:rPr>
                <w:noProof/>
                <w:webHidden/>
              </w:rPr>
              <w:t>37</w:t>
            </w:r>
            <w:r>
              <w:rPr>
                <w:noProof/>
                <w:webHidden/>
              </w:rPr>
              <w:fldChar w:fldCharType="end"/>
            </w:r>
          </w:hyperlink>
        </w:p>
        <w:p w14:paraId="07805024" w14:textId="4B5D7460"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818" w:history="1">
            <w:r w:rsidRPr="00FE1FF2">
              <w:rPr>
                <w:rStyle w:val="Hyperlink"/>
                <w:noProof/>
              </w:rPr>
              <w:t>4</w:t>
            </w:r>
            <w:r>
              <w:rPr>
                <w:rFonts w:eastAsiaTheme="minorEastAsia" w:cstheme="minorBidi"/>
                <w:b w:val="0"/>
                <w:bCs w:val="0"/>
                <w:caps w:val="0"/>
                <w:noProof/>
                <w:kern w:val="2"/>
                <w:sz w:val="22"/>
                <w:szCs w:val="22"/>
                <w:lang w:val="en-US"/>
                <w14:ligatures w14:val="standardContextual"/>
              </w:rPr>
              <w:tab/>
            </w:r>
            <w:r w:rsidRPr="00FE1FF2">
              <w:rPr>
                <w:rStyle w:val="Hyperlink"/>
                <w:noProof/>
              </w:rPr>
              <w:t>Analýza technologií</w:t>
            </w:r>
            <w:r>
              <w:rPr>
                <w:noProof/>
                <w:webHidden/>
              </w:rPr>
              <w:tab/>
            </w:r>
            <w:r>
              <w:rPr>
                <w:noProof/>
                <w:webHidden/>
              </w:rPr>
              <w:fldChar w:fldCharType="begin"/>
            </w:r>
            <w:r>
              <w:rPr>
                <w:noProof/>
                <w:webHidden/>
              </w:rPr>
              <w:instrText xml:space="preserve"> PAGEREF _Toc155046818 \h </w:instrText>
            </w:r>
            <w:r>
              <w:rPr>
                <w:noProof/>
                <w:webHidden/>
              </w:rPr>
            </w:r>
            <w:r>
              <w:rPr>
                <w:noProof/>
                <w:webHidden/>
              </w:rPr>
              <w:fldChar w:fldCharType="separate"/>
            </w:r>
            <w:r w:rsidR="0029348A">
              <w:rPr>
                <w:noProof/>
                <w:webHidden/>
              </w:rPr>
              <w:t>38</w:t>
            </w:r>
            <w:r>
              <w:rPr>
                <w:noProof/>
                <w:webHidden/>
              </w:rPr>
              <w:fldChar w:fldCharType="end"/>
            </w:r>
          </w:hyperlink>
        </w:p>
        <w:p w14:paraId="608F2255" w14:textId="34AE8D07"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9" w:history="1">
            <w:r w:rsidRPr="00FE1FF2">
              <w:rPr>
                <w:rStyle w:val="Hyperlink"/>
                <w:noProof/>
              </w:rPr>
              <w:t>4.1</w:t>
            </w:r>
            <w:r>
              <w:rPr>
                <w:rFonts w:eastAsiaTheme="minorEastAsia" w:cstheme="minorBidi"/>
                <w:smallCaps w:val="0"/>
                <w:noProof/>
                <w:kern w:val="2"/>
                <w:sz w:val="22"/>
                <w:szCs w:val="22"/>
                <w:lang w:val="en-US"/>
                <w14:ligatures w14:val="standardContextual"/>
              </w:rPr>
              <w:tab/>
            </w:r>
            <w:r w:rsidRPr="00FE1FF2">
              <w:rPr>
                <w:rStyle w:val="Hyperlink"/>
                <w:noProof/>
              </w:rPr>
              <w:t>Taxonomie technologií</w:t>
            </w:r>
            <w:r>
              <w:rPr>
                <w:noProof/>
                <w:webHidden/>
              </w:rPr>
              <w:tab/>
            </w:r>
            <w:r>
              <w:rPr>
                <w:noProof/>
                <w:webHidden/>
              </w:rPr>
              <w:fldChar w:fldCharType="begin"/>
            </w:r>
            <w:r>
              <w:rPr>
                <w:noProof/>
                <w:webHidden/>
              </w:rPr>
              <w:instrText xml:space="preserve"> PAGEREF _Toc155046819 \h </w:instrText>
            </w:r>
            <w:r>
              <w:rPr>
                <w:noProof/>
                <w:webHidden/>
              </w:rPr>
            </w:r>
            <w:r>
              <w:rPr>
                <w:noProof/>
                <w:webHidden/>
              </w:rPr>
              <w:fldChar w:fldCharType="separate"/>
            </w:r>
            <w:r w:rsidR="0029348A">
              <w:rPr>
                <w:noProof/>
                <w:webHidden/>
              </w:rPr>
              <w:t>38</w:t>
            </w:r>
            <w:r>
              <w:rPr>
                <w:noProof/>
                <w:webHidden/>
              </w:rPr>
              <w:fldChar w:fldCharType="end"/>
            </w:r>
          </w:hyperlink>
        </w:p>
        <w:p w14:paraId="6E250BFD" w14:textId="69A90FDB"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0" w:history="1">
            <w:r w:rsidRPr="00FE1FF2">
              <w:rPr>
                <w:rStyle w:val="Hyperlink"/>
                <w:noProof/>
              </w:rPr>
              <w:t>4.2</w:t>
            </w:r>
            <w:r>
              <w:rPr>
                <w:rFonts w:eastAsiaTheme="minorEastAsia" w:cstheme="minorBidi"/>
                <w:smallCaps w:val="0"/>
                <w:noProof/>
                <w:kern w:val="2"/>
                <w:sz w:val="22"/>
                <w:szCs w:val="22"/>
                <w:lang w:val="en-US"/>
                <w14:ligatures w14:val="standardContextual"/>
              </w:rPr>
              <w:tab/>
            </w:r>
            <w:r w:rsidRPr="00FE1FF2">
              <w:rPr>
                <w:rStyle w:val="Hyperlink"/>
                <w:noProof/>
              </w:rPr>
              <w:t>Webový vývoj</w:t>
            </w:r>
            <w:r>
              <w:rPr>
                <w:noProof/>
                <w:webHidden/>
              </w:rPr>
              <w:tab/>
            </w:r>
            <w:r>
              <w:rPr>
                <w:noProof/>
                <w:webHidden/>
              </w:rPr>
              <w:fldChar w:fldCharType="begin"/>
            </w:r>
            <w:r>
              <w:rPr>
                <w:noProof/>
                <w:webHidden/>
              </w:rPr>
              <w:instrText xml:space="preserve"> PAGEREF _Toc155046820 \h </w:instrText>
            </w:r>
            <w:r>
              <w:rPr>
                <w:noProof/>
                <w:webHidden/>
              </w:rPr>
            </w:r>
            <w:r>
              <w:rPr>
                <w:noProof/>
                <w:webHidden/>
              </w:rPr>
              <w:fldChar w:fldCharType="separate"/>
            </w:r>
            <w:r w:rsidR="0029348A">
              <w:rPr>
                <w:noProof/>
                <w:webHidden/>
              </w:rPr>
              <w:t>39</w:t>
            </w:r>
            <w:r>
              <w:rPr>
                <w:noProof/>
                <w:webHidden/>
              </w:rPr>
              <w:fldChar w:fldCharType="end"/>
            </w:r>
          </w:hyperlink>
        </w:p>
        <w:p w14:paraId="1E49E572" w14:textId="39FBD42F"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1" w:history="1">
            <w:r w:rsidRPr="00FE1FF2">
              <w:rPr>
                <w:rStyle w:val="Hyperlink"/>
                <w:noProof/>
              </w:rPr>
              <w:t>4.2.1</w:t>
            </w:r>
            <w:r>
              <w:rPr>
                <w:rFonts w:eastAsiaTheme="minorEastAsia" w:cstheme="minorBidi"/>
                <w:i w:val="0"/>
                <w:iCs w:val="0"/>
                <w:noProof/>
                <w:kern w:val="2"/>
                <w:sz w:val="22"/>
                <w:szCs w:val="22"/>
                <w:lang w:val="en-US"/>
                <w14:ligatures w14:val="standardContextual"/>
              </w:rPr>
              <w:tab/>
            </w:r>
            <w:r w:rsidRPr="00FE1FF2">
              <w:rPr>
                <w:rStyle w:val="Hyperlink"/>
                <w:noProof/>
              </w:rPr>
              <w:t>Web API</w:t>
            </w:r>
            <w:r>
              <w:rPr>
                <w:noProof/>
                <w:webHidden/>
              </w:rPr>
              <w:tab/>
            </w:r>
            <w:r>
              <w:rPr>
                <w:noProof/>
                <w:webHidden/>
              </w:rPr>
              <w:fldChar w:fldCharType="begin"/>
            </w:r>
            <w:r>
              <w:rPr>
                <w:noProof/>
                <w:webHidden/>
              </w:rPr>
              <w:instrText xml:space="preserve"> PAGEREF _Toc155046821 \h </w:instrText>
            </w:r>
            <w:r>
              <w:rPr>
                <w:noProof/>
                <w:webHidden/>
              </w:rPr>
            </w:r>
            <w:r>
              <w:rPr>
                <w:noProof/>
                <w:webHidden/>
              </w:rPr>
              <w:fldChar w:fldCharType="separate"/>
            </w:r>
            <w:r w:rsidR="0029348A">
              <w:rPr>
                <w:noProof/>
                <w:webHidden/>
              </w:rPr>
              <w:t>40</w:t>
            </w:r>
            <w:r>
              <w:rPr>
                <w:noProof/>
                <w:webHidden/>
              </w:rPr>
              <w:fldChar w:fldCharType="end"/>
            </w:r>
          </w:hyperlink>
        </w:p>
        <w:p w14:paraId="13F3F5B2" w14:textId="0103E744"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2" w:history="1">
            <w:r w:rsidRPr="00FE1FF2">
              <w:rPr>
                <w:rStyle w:val="Hyperlink"/>
                <w:noProof/>
              </w:rPr>
              <w:t>4.2.2</w:t>
            </w:r>
            <w:r>
              <w:rPr>
                <w:rFonts w:eastAsiaTheme="minorEastAsia" w:cstheme="minorBidi"/>
                <w:i w:val="0"/>
                <w:iCs w:val="0"/>
                <w:noProof/>
                <w:kern w:val="2"/>
                <w:sz w:val="22"/>
                <w:szCs w:val="22"/>
                <w:lang w:val="en-US"/>
                <w14:ligatures w14:val="standardContextual"/>
              </w:rPr>
              <w:tab/>
            </w:r>
            <w:r w:rsidRPr="00FE1FF2">
              <w:rPr>
                <w:rStyle w:val="Hyperlink"/>
                <w:noProof/>
              </w:rPr>
              <w:t>Prohlížeče</w:t>
            </w:r>
            <w:r>
              <w:rPr>
                <w:noProof/>
                <w:webHidden/>
              </w:rPr>
              <w:tab/>
            </w:r>
            <w:r>
              <w:rPr>
                <w:noProof/>
                <w:webHidden/>
              </w:rPr>
              <w:fldChar w:fldCharType="begin"/>
            </w:r>
            <w:r>
              <w:rPr>
                <w:noProof/>
                <w:webHidden/>
              </w:rPr>
              <w:instrText xml:space="preserve"> PAGEREF _Toc155046822 \h </w:instrText>
            </w:r>
            <w:r>
              <w:rPr>
                <w:noProof/>
                <w:webHidden/>
              </w:rPr>
            </w:r>
            <w:r>
              <w:rPr>
                <w:noProof/>
                <w:webHidden/>
              </w:rPr>
              <w:fldChar w:fldCharType="separate"/>
            </w:r>
            <w:r w:rsidR="0029348A">
              <w:rPr>
                <w:noProof/>
                <w:webHidden/>
              </w:rPr>
              <w:t>42</w:t>
            </w:r>
            <w:r>
              <w:rPr>
                <w:noProof/>
                <w:webHidden/>
              </w:rPr>
              <w:fldChar w:fldCharType="end"/>
            </w:r>
          </w:hyperlink>
        </w:p>
        <w:p w14:paraId="112578BF" w14:textId="5D485B5C"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3" w:history="1">
            <w:r w:rsidRPr="00FE1FF2">
              <w:rPr>
                <w:rStyle w:val="Hyperlink"/>
                <w:noProof/>
              </w:rPr>
              <w:t>4.2.3</w:t>
            </w:r>
            <w:r>
              <w:rPr>
                <w:rFonts w:eastAsiaTheme="minorEastAsia" w:cstheme="minorBidi"/>
                <w:i w:val="0"/>
                <w:iCs w:val="0"/>
                <w:noProof/>
                <w:kern w:val="2"/>
                <w:sz w:val="22"/>
                <w:szCs w:val="22"/>
                <w:lang w:val="en-US"/>
                <w14:ligatures w14:val="standardContextual"/>
              </w:rPr>
              <w:tab/>
            </w:r>
            <w:r w:rsidRPr="00FE1FF2">
              <w:rPr>
                <w:rStyle w:val="Hyperlink"/>
                <w:noProof/>
              </w:rPr>
              <w:t>Vývojářské nástroje</w:t>
            </w:r>
            <w:r>
              <w:rPr>
                <w:noProof/>
                <w:webHidden/>
              </w:rPr>
              <w:tab/>
            </w:r>
            <w:r>
              <w:rPr>
                <w:noProof/>
                <w:webHidden/>
              </w:rPr>
              <w:fldChar w:fldCharType="begin"/>
            </w:r>
            <w:r>
              <w:rPr>
                <w:noProof/>
                <w:webHidden/>
              </w:rPr>
              <w:instrText xml:space="preserve"> PAGEREF _Toc155046823 \h </w:instrText>
            </w:r>
            <w:r>
              <w:rPr>
                <w:noProof/>
                <w:webHidden/>
              </w:rPr>
            </w:r>
            <w:r>
              <w:rPr>
                <w:noProof/>
                <w:webHidden/>
              </w:rPr>
              <w:fldChar w:fldCharType="separate"/>
            </w:r>
            <w:r w:rsidR="0029348A">
              <w:rPr>
                <w:noProof/>
                <w:webHidden/>
              </w:rPr>
              <w:t>42</w:t>
            </w:r>
            <w:r>
              <w:rPr>
                <w:noProof/>
                <w:webHidden/>
              </w:rPr>
              <w:fldChar w:fldCharType="end"/>
            </w:r>
          </w:hyperlink>
        </w:p>
        <w:p w14:paraId="6595EB03" w14:textId="7737E76C"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4" w:history="1">
            <w:r w:rsidRPr="00FE1FF2">
              <w:rPr>
                <w:rStyle w:val="Hyperlink"/>
                <w:noProof/>
              </w:rPr>
              <w:t>4.3</w:t>
            </w:r>
            <w:r>
              <w:rPr>
                <w:rFonts w:eastAsiaTheme="minorEastAsia" w:cstheme="minorBidi"/>
                <w:smallCaps w:val="0"/>
                <w:noProof/>
                <w:kern w:val="2"/>
                <w:sz w:val="22"/>
                <w:szCs w:val="22"/>
                <w:lang w:val="en-US"/>
                <w14:ligatures w14:val="standardContextual"/>
              </w:rPr>
              <w:tab/>
            </w:r>
            <w:r w:rsidRPr="00FE1FF2">
              <w:rPr>
                <w:rStyle w:val="Hyperlink"/>
                <w:noProof/>
              </w:rPr>
              <w:t>Analýza technologií</w:t>
            </w:r>
            <w:r>
              <w:rPr>
                <w:noProof/>
                <w:webHidden/>
              </w:rPr>
              <w:tab/>
            </w:r>
            <w:r>
              <w:rPr>
                <w:noProof/>
                <w:webHidden/>
              </w:rPr>
              <w:fldChar w:fldCharType="begin"/>
            </w:r>
            <w:r>
              <w:rPr>
                <w:noProof/>
                <w:webHidden/>
              </w:rPr>
              <w:instrText xml:space="preserve"> PAGEREF _Toc155046824 \h </w:instrText>
            </w:r>
            <w:r>
              <w:rPr>
                <w:noProof/>
                <w:webHidden/>
              </w:rPr>
            </w:r>
            <w:r>
              <w:rPr>
                <w:noProof/>
                <w:webHidden/>
              </w:rPr>
              <w:fldChar w:fldCharType="separate"/>
            </w:r>
            <w:r w:rsidR="0029348A">
              <w:rPr>
                <w:noProof/>
                <w:webHidden/>
              </w:rPr>
              <w:t>43</w:t>
            </w:r>
            <w:r>
              <w:rPr>
                <w:noProof/>
                <w:webHidden/>
              </w:rPr>
              <w:fldChar w:fldCharType="end"/>
            </w:r>
          </w:hyperlink>
        </w:p>
        <w:p w14:paraId="4365B1B3" w14:textId="020D18DB"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5" w:history="1">
            <w:r w:rsidRPr="00FE1FF2">
              <w:rPr>
                <w:rStyle w:val="Hyperlink"/>
                <w:noProof/>
              </w:rPr>
              <w:t>4.3.1</w:t>
            </w:r>
            <w:r>
              <w:rPr>
                <w:rFonts w:eastAsiaTheme="minorEastAsia" w:cstheme="minorBidi"/>
                <w:i w:val="0"/>
                <w:iCs w:val="0"/>
                <w:noProof/>
                <w:kern w:val="2"/>
                <w:sz w:val="22"/>
                <w:szCs w:val="22"/>
                <w:lang w:val="en-US"/>
                <w14:ligatures w14:val="standardContextual"/>
              </w:rPr>
              <w:tab/>
            </w:r>
            <w:r w:rsidRPr="00FE1FF2">
              <w:rPr>
                <w:rStyle w:val="Hyperlink"/>
                <w:noProof/>
              </w:rPr>
              <w:t>Geoprostorová řešení</w:t>
            </w:r>
            <w:r>
              <w:rPr>
                <w:noProof/>
                <w:webHidden/>
              </w:rPr>
              <w:tab/>
            </w:r>
            <w:r>
              <w:rPr>
                <w:noProof/>
                <w:webHidden/>
              </w:rPr>
              <w:fldChar w:fldCharType="begin"/>
            </w:r>
            <w:r>
              <w:rPr>
                <w:noProof/>
                <w:webHidden/>
              </w:rPr>
              <w:instrText xml:space="preserve"> PAGEREF _Toc155046825 \h </w:instrText>
            </w:r>
            <w:r>
              <w:rPr>
                <w:noProof/>
                <w:webHidden/>
              </w:rPr>
            </w:r>
            <w:r>
              <w:rPr>
                <w:noProof/>
                <w:webHidden/>
              </w:rPr>
              <w:fldChar w:fldCharType="separate"/>
            </w:r>
            <w:r w:rsidR="0029348A">
              <w:rPr>
                <w:noProof/>
                <w:webHidden/>
              </w:rPr>
              <w:t>44</w:t>
            </w:r>
            <w:r>
              <w:rPr>
                <w:noProof/>
                <w:webHidden/>
              </w:rPr>
              <w:fldChar w:fldCharType="end"/>
            </w:r>
          </w:hyperlink>
        </w:p>
        <w:p w14:paraId="2F5EF12D" w14:textId="685B9637"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6" w:history="1">
            <w:r w:rsidRPr="00FE1FF2">
              <w:rPr>
                <w:rStyle w:val="Hyperlink"/>
                <w:noProof/>
              </w:rPr>
              <w:t>4.3.2</w:t>
            </w:r>
            <w:r>
              <w:rPr>
                <w:rFonts w:eastAsiaTheme="minorEastAsia" w:cstheme="minorBidi"/>
                <w:i w:val="0"/>
                <w:iCs w:val="0"/>
                <w:noProof/>
                <w:kern w:val="2"/>
                <w:sz w:val="22"/>
                <w:szCs w:val="22"/>
                <w:lang w:val="en-US"/>
                <w14:ligatures w14:val="standardContextual"/>
              </w:rPr>
              <w:tab/>
            </w:r>
            <w:r w:rsidRPr="00FE1FF2">
              <w:rPr>
                <w:rStyle w:val="Hyperlink"/>
                <w:noProof/>
              </w:rPr>
              <w:t>Vykreslovací enginy</w:t>
            </w:r>
            <w:r>
              <w:rPr>
                <w:noProof/>
                <w:webHidden/>
              </w:rPr>
              <w:tab/>
            </w:r>
            <w:r>
              <w:rPr>
                <w:noProof/>
                <w:webHidden/>
              </w:rPr>
              <w:fldChar w:fldCharType="begin"/>
            </w:r>
            <w:r>
              <w:rPr>
                <w:noProof/>
                <w:webHidden/>
              </w:rPr>
              <w:instrText xml:space="preserve"> PAGEREF _Toc155046826 \h </w:instrText>
            </w:r>
            <w:r>
              <w:rPr>
                <w:noProof/>
                <w:webHidden/>
              </w:rPr>
            </w:r>
            <w:r>
              <w:rPr>
                <w:noProof/>
                <w:webHidden/>
              </w:rPr>
              <w:fldChar w:fldCharType="separate"/>
            </w:r>
            <w:r w:rsidR="0029348A">
              <w:rPr>
                <w:noProof/>
                <w:webHidden/>
              </w:rPr>
              <w:t>47</w:t>
            </w:r>
            <w:r>
              <w:rPr>
                <w:noProof/>
                <w:webHidden/>
              </w:rPr>
              <w:fldChar w:fldCharType="end"/>
            </w:r>
          </w:hyperlink>
        </w:p>
        <w:p w14:paraId="68571A52" w14:textId="0B36E758"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7" w:history="1">
            <w:r w:rsidRPr="00FE1FF2">
              <w:rPr>
                <w:rStyle w:val="Hyperlink"/>
                <w:noProof/>
              </w:rPr>
              <w:t>4.3.3</w:t>
            </w:r>
            <w:r>
              <w:rPr>
                <w:rFonts w:eastAsiaTheme="minorEastAsia" w:cstheme="minorBidi"/>
                <w:i w:val="0"/>
                <w:iCs w:val="0"/>
                <w:noProof/>
                <w:kern w:val="2"/>
                <w:sz w:val="22"/>
                <w:szCs w:val="22"/>
                <w:lang w:val="en-US"/>
                <w14:ligatures w14:val="standardContextual"/>
              </w:rPr>
              <w:tab/>
            </w:r>
            <w:r w:rsidRPr="00FE1FF2">
              <w:rPr>
                <w:rStyle w:val="Hyperlink"/>
                <w:noProof/>
              </w:rPr>
              <w:t>VR frameworky</w:t>
            </w:r>
            <w:r>
              <w:rPr>
                <w:noProof/>
                <w:webHidden/>
              </w:rPr>
              <w:tab/>
            </w:r>
            <w:r>
              <w:rPr>
                <w:noProof/>
                <w:webHidden/>
              </w:rPr>
              <w:fldChar w:fldCharType="begin"/>
            </w:r>
            <w:r>
              <w:rPr>
                <w:noProof/>
                <w:webHidden/>
              </w:rPr>
              <w:instrText xml:space="preserve"> PAGEREF _Toc155046827 \h </w:instrText>
            </w:r>
            <w:r>
              <w:rPr>
                <w:noProof/>
                <w:webHidden/>
              </w:rPr>
            </w:r>
            <w:r>
              <w:rPr>
                <w:noProof/>
                <w:webHidden/>
              </w:rPr>
              <w:fldChar w:fldCharType="separate"/>
            </w:r>
            <w:r w:rsidR="0029348A">
              <w:rPr>
                <w:noProof/>
                <w:webHidden/>
              </w:rPr>
              <w:t>49</w:t>
            </w:r>
            <w:r>
              <w:rPr>
                <w:noProof/>
                <w:webHidden/>
              </w:rPr>
              <w:fldChar w:fldCharType="end"/>
            </w:r>
          </w:hyperlink>
        </w:p>
        <w:p w14:paraId="7099A6DC" w14:textId="7AC0FE60"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8" w:history="1">
            <w:r w:rsidRPr="00FE1FF2">
              <w:rPr>
                <w:rStyle w:val="Hyperlink"/>
                <w:noProof/>
              </w:rPr>
              <w:t>4.3.4</w:t>
            </w:r>
            <w:r>
              <w:rPr>
                <w:rFonts w:eastAsiaTheme="minorEastAsia" w:cstheme="minorBidi"/>
                <w:i w:val="0"/>
                <w:iCs w:val="0"/>
                <w:noProof/>
                <w:kern w:val="2"/>
                <w:sz w:val="22"/>
                <w:szCs w:val="22"/>
                <w:lang w:val="en-US"/>
                <w14:ligatures w14:val="standardContextual"/>
              </w:rPr>
              <w:tab/>
            </w:r>
            <w:r w:rsidRPr="00FE1FF2">
              <w:rPr>
                <w:rStyle w:val="Hyperlink"/>
                <w:noProof/>
              </w:rPr>
              <w:t>Herní enginy</w:t>
            </w:r>
            <w:r>
              <w:rPr>
                <w:noProof/>
                <w:webHidden/>
              </w:rPr>
              <w:tab/>
            </w:r>
            <w:r>
              <w:rPr>
                <w:noProof/>
                <w:webHidden/>
              </w:rPr>
              <w:fldChar w:fldCharType="begin"/>
            </w:r>
            <w:r>
              <w:rPr>
                <w:noProof/>
                <w:webHidden/>
              </w:rPr>
              <w:instrText xml:space="preserve"> PAGEREF _Toc155046828 \h </w:instrText>
            </w:r>
            <w:r>
              <w:rPr>
                <w:noProof/>
                <w:webHidden/>
              </w:rPr>
            </w:r>
            <w:r>
              <w:rPr>
                <w:noProof/>
                <w:webHidden/>
              </w:rPr>
              <w:fldChar w:fldCharType="separate"/>
            </w:r>
            <w:r w:rsidR="0029348A">
              <w:rPr>
                <w:noProof/>
                <w:webHidden/>
              </w:rPr>
              <w:t>50</w:t>
            </w:r>
            <w:r>
              <w:rPr>
                <w:noProof/>
                <w:webHidden/>
              </w:rPr>
              <w:fldChar w:fldCharType="end"/>
            </w:r>
          </w:hyperlink>
        </w:p>
        <w:p w14:paraId="51A3356A" w14:textId="641E31DF"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9" w:history="1">
            <w:r w:rsidRPr="00FE1FF2">
              <w:rPr>
                <w:rStyle w:val="Hyperlink"/>
                <w:noProof/>
              </w:rPr>
              <w:t>4.3.5</w:t>
            </w:r>
            <w:r>
              <w:rPr>
                <w:rFonts w:eastAsiaTheme="minorEastAsia" w:cstheme="minorBidi"/>
                <w:i w:val="0"/>
                <w:iCs w:val="0"/>
                <w:noProof/>
                <w:kern w:val="2"/>
                <w:sz w:val="22"/>
                <w:szCs w:val="22"/>
                <w:lang w:val="en-US"/>
                <w14:ligatures w14:val="standardContextual"/>
              </w:rPr>
              <w:tab/>
            </w:r>
            <w:r w:rsidRPr="00FE1FF2">
              <w:rPr>
                <w:rStyle w:val="Hyperlink"/>
                <w:noProof/>
              </w:rPr>
              <w:t>Služby</w:t>
            </w:r>
            <w:r>
              <w:rPr>
                <w:noProof/>
                <w:webHidden/>
              </w:rPr>
              <w:tab/>
            </w:r>
            <w:r>
              <w:rPr>
                <w:noProof/>
                <w:webHidden/>
              </w:rPr>
              <w:fldChar w:fldCharType="begin"/>
            </w:r>
            <w:r>
              <w:rPr>
                <w:noProof/>
                <w:webHidden/>
              </w:rPr>
              <w:instrText xml:space="preserve"> PAGEREF _Toc155046829 \h </w:instrText>
            </w:r>
            <w:r>
              <w:rPr>
                <w:noProof/>
                <w:webHidden/>
              </w:rPr>
            </w:r>
            <w:r>
              <w:rPr>
                <w:noProof/>
                <w:webHidden/>
              </w:rPr>
              <w:fldChar w:fldCharType="separate"/>
            </w:r>
            <w:r w:rsidR="0029348A">
              <w:rPr>
                <w:noProof/>
                <w:webHidden/>
              </w:rPr>
              <w:t>52</w:t>
            </w:r>
            <w:r>
              <w:rPr>
                <w:noProof/>
                <w:webHidden/>
              </w:rPr>
              <w:fldChar w:fldCharType="end"/>
            </w:r>
          </w:hyperlink>
        </w:p>
        <w:p w14:paraId="7D450822" w14:textId="522B995F"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0" w:history="1">
            <w:r w:rsidRPr="00FE1FF2">
              <w:rPr>
                <w:rStyle w:val="Hyperlink"/>
                <w:noProof/>
              </w:rPr>
              <w:t>4.3.6</w:t>
            </w:r>
            <w:r>
              <w:rPr>
                <w:rFonts w:eastAsiaTheme="minorEastAsia" w:cstheme="minorBidi"/>
                <w:i w:val="0"/>
                <w:iCs w:val="0"/>
                <w:noProof/>
                <w:kern w:val="2"/>
                <w:sz w:val="22"/>
                <w:szCs w:val="22"/>
                <w:lang w:val="en-US"/>
                <w14:ligatures w14:val="standardContextual"/>
              </w:rPr>
              <w:tab/>
            </w:r>
            <w:r w:rsidRPr="00FE1FF2">
              <w:rPr>
                <w:rStyle w:val="Hyperlink"/>
                <w:noProof/>
              </w:rPr>
              <w:t>Optimalizační nástroje</w:t>
            </w:r>
            <w:r>
              <w:rPr>
                <w:noProof/>
                <w:webHidden/>
              </w:rPr>
              <w:tab/>
            </w:r>
            <w:r>
              <w:rPr>
                <w:noProof/>
                <w:webHidden/>
              </w:rPr>
              <w:fldChar w:fldCharType="begin"/>
            </w:r>
            <w:r>
              <w:rPr>
                <w:noProof/>
                <w:webHidden/>
              </w:rPr>
              <w:instrText xml:space="preserve"> PAGEREF _Toc155046830 \h </w:instrText>
            </w:r>
            <w:r>
              <w:rPr>
                <w:noProof/>
                <w:webHidden/>
              </w:rPr>
            </w:r>
            <w:r>
              <w:rPr>
                <w:noProof/>
                <w:webHidden/>
              </w:rPr>
              <w:fldChar w:fldCharType="separate"/>
            </w:r>
            <w:r w:rsidR="0029348A">
              <w:rPr>
                <w:noProof/>
                <w:webHidden/>
              </w:rPr>
              <w:t>52</w:t>
            </w:r>
            <w:r>
              <w:rPr>
                <w:noProof/>
                <w:webHidden/>
              </w:rPr>
              <w:fldChar w:fldCharType="end"/>
            </w:r>
          </w:hyperlink>
        </w:p>
        <w:p w14:paraId="5C55FE61" w14:textId="52B640C4"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1" w:history="1">
            <w:r w:rsidRPr="00FE1FF2">
              <w:rPr>
                <w:rStyle w:val="Hyperlink"/>
                <w:noProof/>
              </w:rPr>
              <w:t>4.4</w:t>
            </w:r>
            <w:r>
              <w:rPr>
                <w:rFonts w:eastAsiaTheme="minorEastAsia" w:cstheme="minorBidi"/>
                <w:smallCaps w:val="0"/>
                <w:noProof/>
                <w:kern w:val="2"/>
                <w:sz w:val="22"/>
                <w:szCs w:val="22"/>
                <w:lang w:val="en-US"/>
                <w14:ligatures w14:val="standardContextual"/>
              </w:rPr>
              <w:tab/>
            </w:r>
            <w:r w:rsidRPr="00FE1FF2">
              <w:rPr>
                <w:rStyle w:val="Hyperlink"/>
                <w:noProof/>
              </w:rPr>
              <w:t>Výběr technologie</w:t>
            </w:r>
            <w:r>
              <w:rPr>
                <w:noProof/>
                <w:webHidden/>
              </w:rPr>
              <w:tab/>
            </w:r>
            <w:r>
              <w:rPr>
                <w:noProof/>
                <w:webHidden/>
              </w:rPr>
              <w:fldChar w:fldCharType="begin"/>
            </w:r>
            <w:r>
              <w:rPr>
                <w:noProof/>
                <w:webHidden/>
              </w:rPr>
              <w:instrText xml:space="preserve"> PAGEREF _Toc155046831 \h </w:instrText>
            </w:r>
            <w:r>
              <w:rPr>
                <w:noProof/>
                <w:webHidden/>
              </w:rPr>
            </w:r>
            <w:r>
              <w:rPr>
                <w:noProof/>
                <w:webHidden/>
              </w:rPr>
              <w:fldChar w:fldCharType="separate"/>
            </w:r>
            <w:r w:rsidR="0029348A">
              <w:rPr>
                <w:noProof/>
                <w:webHidden/>
              </w:rPr>
              <w:t>53</w:t>
            </w:r>
            <w:r>
              <w:rPr>
                <w:noProof/>
                <w:webHidden/>
              </w:rPr>
              <w:fldChar w:fldCharType="end"/>
            </w:r>
          </w:hyperlink>
        </w:p>
        <w:p w14:paraId="6A0CBD28" w14:textId="7CC8E5F1"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832" w:history="1">
            <w:r w:rsidRPr="00FE1FF2">
              <w:rPr>
                <w:rStyle w:val="Hyperlink"/>
                <w:noProof/>
              </w:rPr>
              <w:t>5</w:t>
            </w:r>
            <w:r>
              <w:rPr>
                <w:rFonts w:eastAsiaTheme="minorEastAsia" w:cstheme="minorBidi"/>
                <w:b w:val="0"/>
                <w:bCs w:val="0"/>
                <w:caps w:val="0"/>
                <w:noProof/>
                <w:kern w:val="2"/>
                <w:sz w:val="22"/>
                <w:szCs w:val="22"/>
                <w:lang w:val="en-US"/>
                <w14:ligatures w14:val="standardContextual"/>
              </w:rPr>
              <w:tab/>
            </w:r>
            <w:r w:rsidRPr="00FE1FF2">
              <w:rPr>
                <w:rStyle w:val="Hyperlink"/>
                <w:noProof/>
              </w:rPr>
              <w:t>Návrh a implementace vlastní aplikace</w:t>
            </w:r>
            <w:r>
              <w:rPr>
                <w:noProof/>
                <w:webHidden/>
              </w:rPr>
              <w:tab/>
            </w:r>
            <w:r>
              <w:rPr>
                <w:noProof/>
                <w:webHidden/>
              </w:rPr>
              <w:fldChar w:fldCharType="begin"/>
            </w:r>
            <w:r>
              <w:rPr>
                <w:noProof/>
                <w:webHidden/>
              </w:rPr>
              <w:instrText xml:space="preserve"> PAGEREF _Toc155046832 \h </w:instrText>
            </w:r>
            <w:r>
              <w:rPr>
                <w:noProof/>
                <w:webHidden/>
              </w:rPr>
            </w:r>
            <w:r>
              <w:rPr>
                <w:noProof/>
                <w:webHidden/>
              </w:rPr>
              <w:fldChar w:fldCharType="separate"/>
            </w:r>
            <w:r w:rsidR="0029348A">
              <w:rPr>
                <w:noProof/>
                <w:webHidden/>
              </w:rPr>
              <w:t>56</w:t>
            </w:r>
            <w:r>
              <w:rPr>
                <w:noProof/>
                <w:webHidden/>
              </w:rPr>
              <w:fldChar w:fldCharType="end"/>
            </w:r>
          </w:hyperlink>
        </w:p>
        <w:p w14:paraId="05C19348" w14:textId="68AC7B6E"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3" w:history="1">
            <w:r w:rsidRPr="00FE1FF2">
              <w:rPr>
                <w:rStyle w:val="Hyperlink"/>
                <w:noProof/>
              </w:rPr>
              <w:t>5.1</w:t>
            </w:r>
            <w:r>
              <w:rPr>
                <w:rFonts w:eastAsiaTheme="minorEastAsia" w:cstheme="minorBidi"/>
                <w:smallCaps w:val="0"/>
                <w:noProof/>
                <w:kern w:val="2"/>
                <w:sz w:val="22"/>
                <w:szCs w:val="22"/>
                <w:lang w:val="en-US"/>
                <w14:ligatures w14:val="standardContextual"/>
              </w:rPr>
              <w:tab/>
            </w:r>
            <w:r w:rsidRPr="00FE1FF2">
              <w:rPr>
                <w:rStyle w:val="Hyperlink"/>
                <w:noProof/>
              </w:rPr>
              <w:t>Návrh</w:t>
            </w:r>
            <w:r>
              <w:rPr>
                <w:noProof/>
                <w:webHidden/>
              </w:rPr>
              <w:tab/>
            </w:r>
            <w:r>
              <w:rPr>
                <w:noProof/>
                <w:webHidden/>
              </w:rPr>
              <w:fldChar w:fldCharType="begin"/>
            </w:r>
            <w:r>
              <w:rPr>
                <w:noProof/>
                <w:webHidden/>
              </w:rPr>
              <w:instrText xml:space="preserve"> PAGEREF _Toc155046833 \h </w:instrText>
            </w:r>
            <w:r>
              <w:rPr>
                <w:noProof/>
                <w:webHidden/>
              </w:rPr>
            </w:r>
            <w:r>
              <w:rPr>
                <w:noProof/>
                <w:webHidden/>
              </w:rPr>
              <w:fldChar w:fldCharType="separate"/>
            </w:r>
            <w:r w:rsidR="0029348A">
              <w:rPr>
                <w:noProof/>
                <w:webHidden/>
              </w:rPr>
              <w:t>56</w:t>
            </w:r>
            <w:r>
              <w:rPr>
                <w:noProof/>
                <w:webHidden/>
              </w:rPr>
              <w:fldChar w:fldCharType="end"/>
            </w:r>
          </w:hyperlink>
        </w:p>
        <w:p w14:paraId="6E3BEC46" w14:textId="20A91937"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4" w:history="1">
            <w:r w:rsidRPr="00FE1FF2">
              <w:rPr>
                <w:rStyle w:val="Hyperlink"/>
                <w:noProof/>
              </w:rPr>
              <w:t>5.2</w:t>
            </w:r>
            <w:r>
              <w:rPr>
                <w:rFonts w:eastAsiaTheme="minorEastAsia" w:cstheme="minorBidi"/>
                <w:smallCaps w:val="0"/>
                <w:noProof/>
                <w:kern w:val="2"/>
                <w:sz w:val="22"/>
                <w:szCs w:val="22"/>
                <w:lang w:val="en-US"/>
                <w14:ligatures w14:val="standardContextual"/>
              </w:rPr>
              <w:tab/>
            </w:r>
            <w:r w:rsidRPr="00FE1FF2">
              <w:rPr>
                <w:rStyle w:val="Hyperlink"/>
                <w:noProof/>
              </w:rPr>
              <w:t>Data</w:t>
            </w:r>
            <w:r>
              <w:rPr>
                <w:noProof/>
                <w:webHidden/>
              </w:rPr>
              <w:tab/>
            </w:r>
            <w:r>
              <w:rPr>
                <w:noProof/>
                <w:webHidden/>
              </w:rPr>
              <w:fldChar w:fldCharType="begin"/>
            </w:r>
            <w:r>
              <w:rPr>
                <w:noProof/>
                <w:webHidden/>
              </w:rPr>
              <w:instrText xml:space="preserve"> PAGEREF _Toc155046834 \h </w:instrText>
            </w:r>
            <w:r>
              <w:rPr>
                <w:noProof/>
                <w:webHidden/>
              </w:rPr>
            </w:r>
            <w:r>
              <w:rPr>
                <w:noProof/>
                <w:webHidden/>
              </w:rPr>
              <w:fldChar w:fldCharType="separate"/>
            </w:r>
            <w:r w:rsidR="0029348A">
              <w:rPr>
                <w:noProof/>
                <w:webHidden/>
              </w:rPr>
              <w:t>57</w:t>
            </w:r>
            <w:r>
              <w:rPr>
                <w:noProof/>
                <w:webHidden/>
              </w:rPr>
              <w:fldChar w:fldCharType="end"/>
            </w:r>
          </w:hyperlink>
        </w:p>
        <w:p w14:paraId="0BE41F56" w14:textId="34EF77AE"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5" w:history="1">
            <w:r w:rsidRPr="00FE1FF2">
              <w:rPr>
                <w:rStyle w:val="Hyperlink"/>
                <w:noProof/>
              </w:rPr>
              <w:t>5.2.1</w:t>
            </w:r>
            <w:r>
              <w:rPr>
                <w:rFonts w:eastAsiaTheme="minorEastAsia" w:cstheme="minorBidi"/>
                <w:i w:val="0"/>
                <w:iCs w:val="0"/>
                <w:noProof/>
                <w:kern w:val="2"/>
                <w:sz w:val="22"/>
                <w:szCs w:val="22"/>
                <w:lang w:val="en-US"/>
                <w14:ligatures w14:val="standardContextual"/>
              </w:rPr>
              <w:tab/>
            </w:r>
            <w:r w:rsidRPr="00FE1FF2">
              <w:rPr>
                <w:rStyle w:val="Hyperlink"/>
                <w:noProof/>
              </w:rPr>
              <w:t>Specifika vstupních dat</w:t>
            </w:r>
            <w:r>
              <w:rPr>
                <w:noProof/>
                <w:webHidden/>
              </w:rPr>
              <w:tab/>
            </w:r>
            <w:r>
              <w:rPr>
                <w:noProof/>
                <w:webHidden/>
              </w:rPr>
              <w:fldChar w:fldCharType="begin"/>
            </w:r>
            <w:r>
              <w:rPr>
                <w:noProof/>
                <w:webHidden/>
              </w:rPr>
              <w:instrText xml:space="preserve"> PAGEREF _Toc155046835 \h </w:instrText>
            </w:r>
            <w:r>
              <w:rPr>
                <w:noProof/>
                <w:webHidden/>
              </w:rPr>
            </w:r>
            <w:r>
              <w:rPr>
                <w:noProof/>
                <w:webHidden/>
              </w:rPr>
              <w:fldChar w:fldCharType="separate"/>
            </w:r>
            <w:r w:rsidR="0029348A">
              <w:rPr>
                <w:noProof/>
                <w:webHidden/>
              </w:rPr>
              <w:t>58</w:t>
            </w:r>
            <w:r>
              <w:rPr>
                <w:noProof/>
                <w:webHidden/>
              </w:rPr>
              <w:fldChar w:fldCharType="end"/>
            </w:r>
          </w:hyperlink>
        </w:p>
        <w:p w14:paraId="4992DAEB" w14:textId="618E3FEC"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6" w:history="1">
            <w:r w:rsidRPr="00FE1FF2">
              <w:rPr>
                <w:rStyle w:val="Hyperlink"/>
                <w:noProof/>
              </w:rPr>
              <w:t>5.3</w:t>
            </w:r>
            <w:r>
              <w:rPr>
                <w:rFonts w:eastAsiaTheme="minorEastAsia" w:cstheme="minorBidi"/>
                <w:smallCaps w:val="0"/>
                <w:noProof/>
                <w:kern w:val="2"/>
                <w:sz w:val="22"/>
                <w:szCs w:val="22"/>
                <w:lang w:val="en-US"/>
                <w14:ligatures w14:val="standardContextual"/>
              </w:rPr>
              <w:tab/>
            </w:r>
            <w:r w:rsidRPr="00FE1FF2">
              <w:rPr>
                <w:rStyle w:val="Hyperlink"/>
                <w:noProof/>
              </w:rPr>
              <w:t>Vývoj aplikace</w:t>
            </w:r>
            <w:r>
              <w:rPr>
                <w:noProof/>
                <w:webHidden/>
              </w:rPr>
              <w:tab/>
            </w:r>
            <w:r>
              <w:rPr>
                <w:noProof/>
                <w:webHidden/>
              </w:rPr>
              <w:fldChar w:fldCharType="begin"/>
            </w:r>
            <w:r>
              <w:rPr>
                <w:noProof/>
                <w:webHidden/>
              </w:rPr>
              <w:instrText xml:space="preserve"> PAGEREF _Toc155046836 \h </w:instrText>
            </w:r>
            <w:r>
              <w:rPr>
                <w:noProof/>
                <w:webHidden/>
              </w:rPr>
            </w:r>
            <w:r>
              <w:rPr>
                <w:noProof/>
                <w:webHidden/>
              </w:rPr>
              <w:fldChar w:fldCharType="separate"/>
            </w:r>
            <w:r w:rsidR="0029348A">
              <w:rPr>
                <w:noProof/>
                <w:webHidden/>
              </w:rPr>
              <w:t>62</w:t>
            </w:r>
            <w:r>
              <w:rPr>
                <w:noProof/>
                <w:webHidden/>
              </w:rPr>
              <w:fldChar w:fldCharType="end"/>
            </w:r>
          </w:hyperlink>
        </w:p>
        <w:p w14:paraId="21E53773" w14:textId="4336DD3D"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7" w:history="1">
            <w:r w:rsidRPr="00FE1FF2">
              <w:rPr>
                <w:rStyle w:val="Hyperlink"/>
                <w:noProof/>
              </w:rPr>
              <w:t>5.3.1</w:t>
            </w:r>
            <w:r>
              <w:rPr>
                <w:rFonts w:eastAsiaTheme="minorEastAsia" w:cstheme="minorBidi"/>
                <w:i w:val="0"/>
                <w:iCs w:val="0"/>
                <w:noProof/>
                <w:kern w:val="2"/>
                <w:sz w:val="22"/>
                <w:szCs w:val="22"/>
                <w:lang w:val="en-US"/>
                <w14:ligatures w14:val="standardContextual"/>
              </w:rPr>
              <w:tab/>
            </w:r>
            <w:r w:rsidRPr="00FE1FF2">
              <w:rPr>
                <w:rStyle w:val="Hyperlink"/>
                <w:noProof/>
              </w:rPr>
              <w:t>Transformace dat</w:t>
            </w:r>
            <w:r>
              <w:rPr>
                <w:noProof/>
                <w:webHidden/>
              </w:rPr>
              <w:tab/>
            </w:r>
            <w:r>
              <w:rPr>
                <w:noProof/>
                <w:webHidden/>
              </w:rPr>
              <w:fldChar w:fldCharType="begin"/>
            </w:r>
            <w:r>
              <w:rPr>
                <w:noProof/>
                <w:webHidden/>
              </w:rPr>
              <w:instrText xml:space="preserve"> PAGEREF _Toc155046837 \h </w:instrText>
            </w:r>
            <w:r>
              <w:rPr>
                <w:noProof/>
                <w:webHidden/>
              </w:rPr>
            </w:r>
            <w:r>
              <w:rPr>
                <w:noProof/>
                <w:webHidden/>
              </w:rPr>
              <w:fldChar w:fldCharType="separate"/>
            </w:r>
            <w:r w:rsidR="0029348A">
              <w:rPr>
                <w:noProof/>
                <w:webHidden/>
              </w:rPr>
              <w:t>62</w:t>
            </w:r>
            <w:r>
              <w:rPr>
                <w:noProof/>
                <w:webHidden/>
              </w:rPr>
              <w:fldChar w:fldCharType="end"/>
            </w:r>
          </w:hyperlink>
        </w:p>
        <w:p w14:paraId="718CF497" w14:textId="5D121E2A"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8" w:history="1">
            <w:r w:rsidRPr="00FE1FF2">
              <w:rPr>
                <w:rStyle w:val="Hyperlink"/>
                <w:noProof/>
              </w:rPr>
              <w:t>5.3.2</w:t>
            </w:r>
            <w:r>
              <w:rPr>
                <w:rFonts w:eastAsiaTheme="minorEastAsia" w:cstheme="minorBidi"/>
                <w:i w:val="0"/>
                <w:iCs w:val="0"/>
                <w:noProof/>
                <w:kern w:val="2"/>
                <w:sz w:val="22"/>
                <w:szCs w:val="22"/>
                <w:lang w:val="en-US"/>
                <w14:ligatures w14:val="standardContextual"/>
              </w:rPr>
              <w:tab/>
            </w:r>
            <w:r w:rsidRPr="00FE1FF2">
              <w:rPr>
                <w:rStyle w:val="Hyperlink"/>
                <w:noProof/>
              </w:rPr>
              <w:t>Tvorba VP</w:t>
            </w:r>
            <w:r>
              <w:rPr>
                <w:noProof/>
                <w:webHidden/>
              </w:rPr>
              <w:tab/>
            </w:r>
            <w:r>
              <w:rPr>
                <w:noProof/>
                <w:webHidden/>
              </w:rPr>
              <w:fldChar w:fldCharType="begin"/>
            </w:r>
            <w:r>
              <w:rPr>
                <w:noProof/>
                <w:webHidden/>
              </w:rPr>
              <w:instrText xml:space="preserve"> PAGEREF _Toc155046838 \h </w:instrText>
            </w:r>
            <w:r>
              <w:rPr>
                <w:noProof/>
                <w:webHidden/>
              </w:rPr>
            </w:r>
            <w:r>
              <w:rPr>
                <w:noProof/>
                <w:webHidden/>
              </w:rPr>
              <w:fldChar w:fldCharType="separate"/>
            </w:r>
            <w:r w:rsidR="0029348A">
              <w:rPr>
                <w:noProof/>
                <w:webHidden/>
              </w:rPr>
              <w:t>67</w:t>
            </w:r>
            <w:r>
              <w:rPr>
                <w:noProof/>
                <w:webHidden/>
              </w:rPr>
              <w:fldChar w:fldCharType="end"/>
            </w:r>
          </w:hyperlink>
        </w:p>
        <w:p w14:paraId="47903F70" w14:textId="228B7A16"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9" w:history="1">
            <w:r w:rsidRPr="00FE1FF2">
              <w:rPr>
                <w:rStyle w:val="Hyperlink"/>
                <w:noProof/>
              </w:rPr>
              <w:t>5.3.3</w:t>
            </w:r>
            <w:r>
              <w:rPr>
                <w:rFonts w:eastAsiaTheme="minorEastAsia" w:cstheme="minorBidi"/>
                <w:i w:val="0"/>
                <w:iCs w:val="0"/>
                <w:noProof/>
                <w:kern w:val="2"/>
                <w:sz w:val="22"/>
                <w:szCs w:val="22"/>
                <w:lang w:val="en-US"/>
                <w14:ligatures w14:val="standardContextual"/>
              </w:rPr>
              <w:tab/>
            </w:r>
            <w:r w:rsidRPr="00FE1FF2">
              <w:rPr>
                <w:rStyle w:val="Hyperlink"/>
                <w:noProof/>
              </w:rPr>
              <w:t>CI / CD</w:t>
            </w:r>
            <w:r>
              <w:rPr>
                <w:noProof/>
                <w:webHidden/>
              </w:rPr>
              <w:tab/>
            </w:r>
            <w:r>
              <w:rPr>
                <w:noProof/>
                <w:webHidden/>
              </w:rPr>
              <w:fldChar w:fldCharType="begin"/>
            </w:r>
            <w:r>
              <w:rPr>
                <w:noProof/>
                <w:webHidden/>
              </w:rPr>
              <w:instrText xml:space="preserve"> PAGEREF _Toc155046839 \h </w:instrText>
            </w:r>
            <w:r>
              <w:rPr>
                <w:noProof/>
                <w:webHidden/>
              </w:rPr>
            </w:r>
            <w:r>
              <w:rPr>
                <w:noProof/>
                <w:webHidden/>
              </w:rPr>
              <w:fldChar w:fldCharType="separate"/>
            </w:r>
            <w:r w:rsidR="0029348A">
              <w:rPr>
                <w:noProof/>
                <w:webHidden/>
              </w:rPr>
              <w:t>73</w:t>
            </w:r>
            <w:r>
              <w:rPr>
                <w:noProof/>
                <w:webHidden/>
              </w:rPr>
              <w:fldChar w:fldCharType="end"/>
            </w:r>
          </w:hyperlink>
        </w:p>
        <w:p w14:paraId="03DE8BD3" w14:textId="70B5FF3C"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840" w:history="1">
            <w:r w:rsidRPr="00FE1FF2">
              <w:rPr>
                <w:rStyle w:val="Hyperlink"/>
                <w:noProof/>
              </w:rPr>
              <w:t>6</w:t>
            </w:r>
            <w:r>
              <w:rPr>
                <w:rFonts w:eastAsiaTheme="minorEastAsia" w:cstheme="minorBidi"/>
                <w:b w:val="0"/>
                <w:bCs w:val="0"/>
                <w:caps w:val="0"/>
                <w:noProof/>
                <w:kern w:val="2"/>
                <w:sz w:val="22"/>
                <w:szCs w:val="22"/>
                <w:lang w:val="en-US"/>
                <w14:ligatures w14:val="standardContextual"/>
              </w:rPr>
              <w:tab/>
            </w:r>
            <w:r w:rsidRPr="00FE1FF2">
              <w:rPr>
                <w:rStyle w:val="Hyperlink"/>
                <w:noProof/>
              </w:rPr>
              <w:t>UŽIVATELSKÉ TESTOVÁNÍ</w:t>
            </w:r>
            <w:r>
              <w:rPr>
                <w:noProof/>
                <w:webHidden/>
              </w:rPr>
              <w:tab/>
            </w:r>
            <w:r>
              <w:rPr>
                <w:noProof/>
                <w:webHidden/>
              </w:rPr>
              <w:fldChar w:fldCharType="begin"/>
            </w:r>
            <w:r>
              <w:rPr>
                <w:noProof/>
                <w:webHidden/>
              </w:rPr>
              <w:instrText xml:space="preserve"> PAGEREF _Toc155046840 \h </w:instrText>
            </w:r>
            <w:r>
              <w:rPr>
                <w:noProof/>
                <w:webHidden/>
              </w:rPr>
            </w:r>
            <w:r>
              <w:rPr>
                <w:noProof/>
                <w:webHidden/>
              </w:rPr>
              <w:fldChar w:fldCharType="separate"/>
            </w:r>
            <w:r w:rsidR="0029348A">
              <w:rPr>
                <w:noProof/>
                <w:webHidden/>
              </w:rPr>
              <w:t>75</w:t>
            </w:r>
            <w:r>
              <w:rPr>
                <w:noProof/>
                <w:webHidden/>
              </w:rPr>
              <w:fldChar w:fldCharType="end"/>
            </w:r>
          </w:hyperlink>
        </w:p>
        <w:p w14:paraId="0BA6D2DB" w14:textId="503D0D79"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1" w:history="1">
            <w:r w:rsidRPr="00FE1FF2">
              <w:rPr>
                <w:rStyle w:val="Hyperlink"/>
                <w:noProof/>
              </w:rPr>
              <w:t>6.1</w:t>
            </w:r>
            <w:r>
              <w:rPr>
                <w:rFonts w:eastAsiaTheme="minorEastAsia" w:cstheme="minorBidi"/>
                <w:smallCaps w:val="0"/>
                <w:noProof/>
                <w:kern w:val="2"/>
                <w:sz w:val="22"/>
                <w:szCs w:val="22"/>
                <w:lang w:val="en-US"/>
                <w14:ligatures w14:val="standardContextual"/>
              </w:rPr>
              <w:tab/>
            </w:r>
            <w:r w:rsidRPr="00FE1FF2">
              <w:rPr>
                <w:rStyle w:val="Hyperlink"/>
                <w:noProof/>
              </w:rPr>
              <w:t>Návrh testování</w:t>
            </w:r>
            <w:r>
              <w:rPr>
                <w:noProof/>
                <w:webHidden/>
              </w:rPr>
              <w:tab/>
            </w:r>
            <w:r>
              <w:rPr>
                <w:noProof/>
                <w:webHidden/>
              </w:rPr>
              <w:fldChar w:fldCharType="begin"/>
            </w:r>
            <w:r>
              <w:rPr>
                <w:noProof/>
                <w:webHidden/>
              </w:rPr>
              <w:instrText xml:space="preserve"> PAGEREF _Toc155046841 \h </w:instrText>
            </w:r>
            <w:r>
              <w:rPr>
                <w:noProof/>
                <w:webHidden/>
              </w:rPr>
            </w:r>
            <w:r>
              <w:rPr>
                <w:noProof/>
                <w:webHidden/>
              </w:rPr>
              <w:fldChar w:fldCharType="separate"/>
            </w:r>
            <w:r w:rsidR="0029348A">
              <w:rPr>
                <w:noProof/>
                <w:webHidden/>
              </w:rPr>
              <w:t>75</w:t>
            </w:r>
            <w:r>
              <w:rPr>
                <w:noProof/>
                <w:webHidden/>
              </w:rPr>
              <w:fldChar w:fldCharType="end"/>
            </w:r>
          </w:hyperlink>
        </w:p>
        <w:p w14:paraId="19F3CDB0" w14:textId="531FF453"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2" w:history="1">
            <w:r w:rsidRPr="00FE1FF2">
              <w:rPr>
                <w:rStyle w:val="Hyperlink"/>
                <w:noProof/>
              </w:rPr>
              <w:t>6.1.1</w:t>
            </w:r>
            <w:r>
              <w:rPr>
                <w:rFonts w:eastAsiaTheme="minorEastAsia" w:cstheme="minorBidi"/>
                <w:i w:val="0"/>
                <w:iCs w:val="0"/>
                <w:noProof/>
                <w:kern w:val="2"/>
                <w:sz w:val="22"/>
                <w:szCs w:val="22"/>
                <w:lang w:val="en-US"/>
                <w14:ligatures w14:val="standardContextual"/>
              </w:rPr>
              <w:tab/>
            </w:r>
            <w:r w:rsidRPr="00FE1FF2">
              <w:rPr>
                <w:rStyle w:val="Hyperlink"/>
                <w:noProof/>
              </w:rPr>
              <w:t>Průběh testování</w:t>
            </w:r>
            <w:r>
              <w:rPr>
                <w:noProof/>
                <w:webHidden/>
              </w:rPr>
              <w:tab/>
            </w:r>
            <w:r>
              <w:rPr>
                <w:noProof/>
                <w:webHidden/>
              </w:rPr>
              <w:fldChar w:fldCharType="begin"/>
            </w:r>
            <w:r>
              <w:rPr>
                <w:noProof/>
                <w:webHidden/>
              </w:rPr>
              <w:instrText xml:space="preserve"> PAGEREF _Toc155046842 \h </w:instrText>
            </w:r>
            <w:r>
              <w:rPr>
                <w:noProof/>
                <w:webHidden/>
              </w:rPr>
            </w:r>
            <w:r>
              <w:rPr>
                <w:noProof/>
                <w:webHidden/>
              </w:rPr>
              <w:fldChar w:fldCharType="separate"/>
            </w:r>
            <w:r w:rsidR="0029348A">
              <w:rPr>
                <w:noProof/>
                <w:webHidden/>
              </w:rPr>
              <w:t>75</w:t>
            </w:r>
            <w:r>
              <w:rPr>
                <w:noProof/>
                <w:webHidden/>
              </w:rPr>
              <w:fldChar w:fldCharType="end"/>
            </w:r>
          </w:hyperlink>
        </w:p>
        <w:p w14:paraId="3926A045" w14:textId="1DCBBFEB"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3" w:history="1">
            <w:r w:rsidRPr="00FE1FF2">
              <w:rPr>
                <w:rStyle w:val="Hyperlink"/>
                <w:noProof/>
              </w:rPr>
              <w:t>6.1.2</w:t>
            </w:r>
            <w:r>
              <w:rPr>
                <w:rFonts w:eastAsiaTheme="minorEastAsia" w:cstheme="minorBidi"/>
                <w:i w:val="0"/>
                <w:iCs w:val="0"/>
                <w:noProof/>
                <w:kern w:val="2"/>
                <w:sz w:val="22"/>
                <w:szCs w:val="22"/>
                <w:lang w:val="en-US"/>
                <w14:ligatures w14:val="standardContextual"/>
              </w:rPr>
              <w:tab/>
            </w:r>
            <w:r w:rsidRPr="00FE1FF2">
              <w:rPr>
                <w:rStyle w:val="Hyperlink"/>
                <w:noProof/>
              </w:rPr>
              <w:t>Průchod VP</w:t>
            </w:r>
            <w:r>
              <w:rPr>
                <w:noProof/>
                <w:webHidden/>
              </w:rPr>
              <w:tab/>
            </w:r>
            <w:r>
              <w:rPr>
                <w:noProof/>
                <w:webHidden/>
              </w:rPr>
              <w:fldChar w:fldCharType="begin"/>
            </w:r>
            <w:r>
              <w:rPr>
                <w:noProof/>
                <w:webHidden/>
              </w:rPr>
              <w:instrText xml:space="preserve"> PAGEREF _Toc155046843 \h </w:instrText>
            </w:r>
            <w:r>
              <w:rPr>
                <w:noProof/>
                <w:webHidden/>
              </w:rPr>
            </w:r>
            <w:r>
              <w:rPr>
                <w:noProof/>
                <w:webHidden/>
              </w:rPr>
              <w:fldChar w:fldCharType="separate"/>
            </w:r>
            <w:r w:rsidR="0029348A">
              <w:rPr>
                <w:noProof/>
                <w:webHidden/>
              </w:rPr>
              <w:t>76</w:t>
            </w:r>
            <w:r>
              <w:rPr>
                <w:noProof/>
                <w:webHidden/>
              </w:rPr>
              <w:fldChar w:fldCharType="end"/>
            </w:r>
          </w:hyperlink>
        </w:p>
        <w:p w14:paraId="19DF4DE9" w14:textId="6D63CBF0" w:rsidR="0011054E" w:rsidRDefault="0011054E">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4" w:history="1">
            <w:r w:rsidRPr="00FE1FF2">
              <w:rPr>
                <w:rStyle w:val="Hyperlink"/>
                <w:noProof/>
              </w:rPr>
              <w:t>6.2</w:t>
            </w:r>
            <w:r>
              <w:rPr>
                <w:rFonts w:eastAsiaTheme="minorEastAsia" w:cstheme="minorBidi"/>
                <w:smallCaps w:val="0"/>
                <w:noProof/>
                <w:kern w:val="2"/>
                <w:sz w:val="22"/>
                <w:szCs w:val="22"/>
                <w:lang w:val="en-US"/>
                <w14:ligatures w14:val="standardContextual"/>
              </w:rPr>
              <w:tab/>
            </w:r>
            <w:r w:rsidRPr="00FE1FF2">
              <w:rPr>
                <w:rStyle w:val="Hyperlink"/>
                <w:noProof/>
              </w:rPr>
              <w:t>Výsledky</w:t>
            </w:r>
            <w:r>
              <w:rPr>
                <w:noProof/>
                <w:webHidden/>
              </w:rPr>
              <w:tab/>
            </w:r>
            <w:r>
              <w:rPr>
                <w:noProof/>
                <w:webHidden/>
              </w:rPr>
              <w:fldChar w:fldCharType="begin"/>
            </w:r>
            <w:r>
              <w:rPr>
                <w:noProof/>
                <w:webHidden/>
              </w:rPr>
              <w:instrText xml:space="preserve"> PAGEREF _Toc155046844 \h </w:instrText>
            </w:r>
            <w:r>
              <w:rPr>
                <w:noProof/>
                <w:webHidden/>
              </w:rPr>
            </w:r>
            <w:r>
              <w:rPr>
                <w:noProof/>
                <w:webHidden/>
              </w:rPr>
              <w:fldChar w:fldCharType="separate"/>
            </w:r>
            <w:r w:rsidR="0029348A">
              <w:rPr>
                <w:noProof/>
                <w:webHidden/>
              </w:rPr>
              <w:t>77</w:t>
            </w:r>
            <w:r>
              <w:rPr>
                <w:noProof/>
                <w:webHidden/>
              </w:rPr>
              <w:fldChar w:fldCharType="end"/>
            </w:r>
          </w:hyperlink>
        </w:p>
        <w:p w14:paraId="26BCAB21" w14:textId="429B7099"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5" w:history="1">
            <w:r w:rsidRPr="00FE1FF2">
              <w:rPr>
                <w:rStyle w:val="Hyperlink"/>
                <w:noProof/>
              </w:rPr>
              <w:t>6.2.1</w:t>
            </w:r>
            <w:r>
              <w:rPr>
                <w:rFonts w:eastAsiaTheme="minorEastAsia" w:cstheme="minorBidi"/>
                <w:i w:val="0"/>
                <w:iCs w:val="0"/>
                <w:noProof/>
                <w:kern w:val="2"/>
                <w:sz w:val="22"/>
                <w:szCs w:val="22"/>
                <w:lang w:val="en-US"/>
                <w14:ligatures w14:val="standardContextual"/>
              </w:rPr>
              <w:tab/>
            </w:r>
            <w:r w:rsidRPr="00FE1FF2">
              <w:rPr>
                <w:rStyle w:val="Hyperlink"/>
                <w:noProof/>
              </w:rPr>
              <w:t>Identifikace</w:t>
            </w:r>
            <w:r>
              <w:rPr>
                <w:noProof/>
                <w:webHidden/>
              </w:rPr>
              <w:tab/>
            </w:r>
            <w:r>
              <w:rPr>
                <w:noProof/>
                <w:webHidden/>
              </w:rPr>
              <w:fldChar w:fldCharType="begin"/>
            </w:r>
            <w:r>
              <w:rPr>
                <w:noProof/>
                <w:webHidden/>
              </w:rPr>
              <w:instrText xml:space="preserve"> PAGEREF _Toc155046845 \h </w:instrText>
            </w:r>
            <w:r>
              <w:rPr>
                <w:noProof/>
                <w:webHidden/>
              </w:rPr>
            </w:r>
            <w:r>
              <w:rPr>
                <w:noProof/>
                <w:webHidden/>
              </w:rPr>
              <w:fldChar w:fldCharType="separate"/>
            </w:r>
            <w:r w:rsidR="0029348A">
              <w:rPr>
                <w:noProof/>
                <w:webHidden/>
              </w:rPr>
              <w:t>77</w:t>
            </w:r>
            <w:r>
              <w:rPr>
                <w:noProof/>
                <w:webHidden/>
              </w:rPr>
              <w:fldChar w:fldCharType="end"/>
            </w:r>
          </w:hyperlink>
        </w:p>
        <w:p w14:paraId="2EFDCF68" w14:textId="669D422B"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6" w:history="1">
            <w:r w:rsidRPr="00FE1FF2">
              <w:rPr>
                <w:rStyle w:val="Hyperlink"/>
                <w:noProof/>
              </w:rPr>
              <w:t>6.2.2</w:t>
            </w:r>
            <w:r>
              <w:rPr>
                <w:rFonts w:eastAsiaTheme="minorEastAsia" w:cstheme="minorBidi"/>
                <w:i w:val="0"/>
                <w:iCs w:val="0"/>
                <w:noProof/>
                <w:kern w:val="2"/>
                <w:sz w:val="22"/>
                <w:szCs w:val="22"/>
                <w:lang w:val="en-US"/>
                <w14:ligatures w14:val="standardContextual"/>
              </w:rPr>
              <w:tab/>
            </w:r>
            <w:r w:rsidRPr="00FE1FF2">
              <w:rPr>
                <w:rStyle w:val="Hyperlink"/>
                <w:noProof/>
              </w:rPr>
              <w:t>Úkoly</w:t>
            </w:r>
            <w:r>
              <w:rPr>
                <w:noProof/>
                <w:webHidden/>
              </w:rPr>
              <w:tab/>
            </w:r>
            <w:r>
              <w:rPr>
                <w:noProof/>
                <w:webHidden/>
              </w:rPr>
              <w:fldChar w:fldCharType="begin"/>
            </w:r>
            <w:r>
              <w:rPr>
                <w:noProof/>
                <w:webHidden/>
              </w:rPr>
              <w:instrText xml:space="preserve"> PAGEREF _Toc155046846 \h </w:instrText>
            </w:r>
            <w:r>
              <w:rPr>
                <w:noProof/>
                <w:webHidden/>
              </w:rPr>
            </w:r>
            <w:r>
              <w:rPr>
                <w:noProof/>
                <w:webHidden/>
              </w:rPr>
              <w:fldChar w:fldCharType="separate"/>
            </w:r>
            <w:r w:rsidR="0029348A">
              <w:rPr>
                <w:noProof/>
                <w:webHidden/>
              </w:rPr>
              <w:t>78</w:t>
            </w:r>
            <w:r>
              <w:rPr>
                <w:noProof/>
                <w:webHidden/>
              </w:rPr>
              <w:fldChar w:fldCharType="end"/>
            </w:r>
          </w:hyperlink>
        </w:p>
        <w:p w14:paraId="5A0A8805" w14:textId="3AF94910"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7" w:history="1">
            <w:r w:rsidRPr="00FE1FF2">
              <w:rPr>
                <w:rStyle w:val="Hyperlink"/>
                <w:noProof/>
              </w:rPr>
              <w:t>6.2.3</w:t>
            </w:r>
            <w:r>
              <w:rPr>
                <w:rFonts w:eastAsiaTheme="minorEastAsia" w:cstheme="minorBidi"/>
                <w:i w:val="0"/>
                <w:iCs w:val="0"/>
                <w:noProof/>
                <w:kern w:val="2"/>
                <w:sz w:val="22"/>
                <w:szCs w:val="22"/>
                <w:lang w:val="en-US"/>
                <w14:ligatures w14:val="standardContextual"/>
              </w:rPr>
              <w:tab/>
            </w:r>
            <w:r w:rsidRPr="00FE1FF2">
              <w:rPr>
                <w:rStyle w:val="Hyperlink"/>
                <w:noProof/>
              </w:rPr>
              <w:t>Ovládání</w:t>
            </w:r>
            <w:r>
              <w:rPr>
                <w:noProof/>
                <w:webHidden/>
              </w:rPr>
              <w:tab/>
            </w:r>
            <w:r>
              <w:rPr>
                <w:noProof/>
                <w:webHidden/>
              </w:rPr>
              <w:fldChar w:fldCharType="begin"/>
            </w:r>
            <w:r>
              <w:rPr>
                <w:noProof/>
                <w:webHidden/>
              </w:rPr>
              <w:instrText xml:space="preserve"> PAGEREF _Toc155046847 \h </w:instrText>
            </w:r>
            <w:r>
              <w:rPr>
                <w:noProof/>
                <w:webHidden/>
              </w:rPr>
            </w:r>
            <w:r>
              <w:rPr>
                <w:noProof/>
                <w:webHidden/>
              </w:rPr>
              <w:fldChar w:fldCharType="separate"/>
            </w:r>
            <w:r w:rsidR="0029348A">
              <w:rPr>
                <w:noProof/>
                <w:webHidden/>
              </w:rPr>
              <w:t>81</w:t>
            </w:r>
            <w:r>
              <w:rPr>
                <w:noProof/>
                <w:webHidden/>
              </w:rPr>
              <w:fldChar w:fldCharType="end"/>
            </w:r>
          </w:hyperlink>
        </w:p>
        <w:p w14:paraId="61110D58" w14:textId="7F02D65E" w:rsidR="0011054E" w:rsidRDefault="0011054E">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8" w:history="1">
            <w:r w:rsidRPr="00FE1FF2">
              <w:rPr>
                <w:rStyle w:val="Hyperlink"/>
                <w:noProof/>
              </w:rPr>
              <w:t>6.2.4</w:t>
            </w:r>
            <w:r>
              <w:rPr>
                <w:rFonts w:eastAsiaTheme="minorEastAsia" w:cstheme="minorBidi"/>
                <w:i w:val="0"/>
                <w:iCs w:val="0"/>
                <w:noProof/>
                <w:kern w:val="2"/>
                <w:sz w:val="22"/>
                <w:szCs w:val="22"/>
                <w:lang w:val="en-US"/>
                <w14:ligatures w14:val="standardContextual"/>
              </w:rPr>
              <w:tab/>
            </w:r>
            <w:r w:rsidRPr="00FE1FF2">
              <w:rPr>
                <w:rStyle w:val="Hyperlink"/>
                <w:noProof/>
              </w:rPr>
              <w:t>Osobní názor</w:t>
            </w:r>
            <w:r>
              <w:rPr>
                <w:noProof/>
                <w:webHidden/>
              </w:rPr>
              <w:tab/>
            </w:r>
            <w:r>
              <w:rPr>
                <w:noProof/>
                <w:webHidden/>
              </w:rPr>
              <w:fldChar w:fldCharType="begin"/>
            </w:r>
            <w:r>
              <w:rPr>
                <w:noProof/>
                <w:webHidden/>
              </w:rPr>
              <w:instrText xml:space="preserve"> PAGEREF _Toc155046848 \h </w:instrText>
            </w:r>
            <w:r>
              <w:rPr>
                <w:noProof/>
                <w:webHidden/>
              </w:rPr>
            </w:r>
            <w:r>
              <w:rPr>
                <w:noProof/>
                <w:webHidden/>
              </w:rPr>
              <w:fldChar w:fldCharType="separate"/>
            </w:r>
            <w:r w:rsidR="0029348A">
              <w:rPr>
                <w:noProof/>
                <w:webHidden/>
              </w:rPr>
              <w:t>82</w:t>
            </w:r>
            <w:r>
              <w:rPr>
                <w:noProof/>
                <w:webHidden/>
              </w:rPr>
              <w:fldChar w:fldCharType="end"/>
            </w:r>
          </w:hyperlink>
        </w:p>
        <w:p w14:paraId="6639C787" w14:textId="73DAB8F6"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849" w:history="1">
            <w:r w:rsidRPr="00FE1FF2">
              <w:rPr>
                <w:rStyle w:val="Hyperlink"/>
                <w:noProof/>
              </w:rPr>
              <w:t>7</w:t>
            </w:r>
            <w:r>
              <w:rPr>
                <w:rFonts w:eastAsiaTheme="minorEastAsia" w:cstheme="minorBidi"/>
                <w:b w:val="0"/>
                <w:bCs w:val="0"/>
                <w:caps w:val="0"/>
                <w:noProof/>
                <w:kern w:val="2"/>
                <w:sz w:val="22"/>
                <w:szCs w:val="22"/>
                <w:lang w:val="en-US"/>
                <w14:ligatures w14:val="standardContextual"/>
              </w:rPr>
              <w:tab/>
            </w:r>
            <w:r w:rsidRPr="00FE1FF2">
              <w:rPr>
                <w:rStyle w:val="Hyperlink"/>
                <w:noProof/>
              </w:rPr>
              <w:t>DISKUZE</w:t>
            </w:r>
            <w:r>
              <w:rPr>
                <w:noProof/>
                <w:webHidden/>
              </w:rPr>
              <w:tab/>
            </w:r>
            <w:r>
              <w:rPr>
                <w:noProof/>
                <w:webHidden/>
              </w:rPr>
              <w:fldChar w:fldCharType="begin"/>
            </w:r>
            <w:r>
              <w:rPr>
                <w:noProof/>
                <w:webHidden/>
              </w:rPr>
              <w:instrText xml:space="preserve"> PAGEREF _Toc155046849 \h </w:instrText>
            </w:r>
            <w:r>
              <w:rPr>
                <w:noProof/>
                <w:webHidden/>
              </w:rPr>
            </w:r>
            <w:r>
              <w:rPr>
                <w:noProof/>
                <w:webHidden/>
              </w:rPr>
              <w:fldChar w:fldCharType="separate"/>
            </w:r>
            <w:r w:rsidR="0029348A">
              <w:rPr>
                <w:noProof/>
                <w:webHidden/>
              </w:rPr>
              <w:t>83</w:t>
            </w:r>
            <w:r>
              <w:rPr>
                <w:noProof/>
                <w:webHidden/>
              </w:rPr>
              <w:fldChar w:fldCharType="end"/>
            </w:r>
          </w:hyperlink>
        </w:p>
        <w:p w14:paraId="51A868B9" w14:textId="188FB72B" w:rsidR="0011054E" w:rsidRDefault="0011054E">
          <w:pPr>
            <w:pStyle w:val="TOC1"/>
            <w:rPr>
              <w:rFonts w:eastAsiaTheme="minorEastAsia" w:cstheme="minorBidi"/>
              <w:b w:val="0"/>
              <w:bCs w:val="0"/>
              <w:caps w:val="0"/>
              <w:noProof/>
              <w:kern w:val="2"/>
              <w:sz w:val="22"/>
              <w:szCs w:val="22"/>
              <w:lang w:val="en-US"/>
              <w14:ligatures w14:val="standardContextual"/>
            </w:rPr>
          </w:pPr>
          <w:hyperlink w:anchor="_Toc155046850" w:history="1">
            <w:r w:rsidRPr="00FE1FF2">
              <w:rPr>
                <w:rStyle w:val="Hyperlink"/>
                <w:noProof/>
              </w:rPr>
              <w:t>8</w:t>
            </w:r>
            <w:r>
              <w:rPr>
                <w:rFonts w:eastAsiaTheme="minorEastAsia" w:cstheme="minorBidi"/>
                <w:b w:val="0"/>
                <w:bCs w:val="0"/>
                <w:caps w:val="0"/>
                <w:noProof/>
                <w:kern w:val="2"/>
                <w:sz w:val="22"/>
                <w:szCs w:val="22"/>
                <w:lang w:val="en-US"/>
                <w14:ligatures w14:val="standardContextual"/>
              </w:rPr>
              <w:tab/>
            </w:r>
            <w:r w:rsidRPr="00FE1FF2">
              <w:rPr>
                <w:rStyle w:val="Hyperlink"/>
                <w:noProof/>
              </w:rPr>
              <w:t>ZÁVĚR</w:t>
            </w:r>
            <w:r>
              <w:rPr>
                <w:noProof/>
                <w:webHidden/>
              </w:rPr>
              <w:tab/>
            </w:r>
            <w:r>
              <w:rPr>
                <w:noProof/>
                <w:webHidden/>
              </w:rPr>
              <w:fldChar w:fldCharType="begin"/>
            </w:r>
            <w:r>
              <w:rPr>
                <w:noProof/>
                <w:webHidden/>
              </w:rPr>
              <w:instrText xml:space="preserve"> PAGEREF _Toc155046850 \h </w:instrText>
            </w:r>
            <w:r>
              <w:rPr>
                <w:noProof/>
                <w:webHidden/>
              </w:rPr>
            </w:r>
            <w:r>
              <w:rPr>
                <w:noProof/>
                <w:webHidden/>
              </w:rPr>
              <w:fldChar w:fldCharType="separate"/>
            </w:r>
            <w:r w:rsidR="0029348A">
              <w:rPr>
                <w:noProof/>
                <w:webHidden/>
              </w:rPr>
              <w:t>85</w:t>
            </w:r>
            <w:r>
              <w:rPr>
                <w:noProof/>
                <w:webHidden/>
              </w:rPr>
              <w:fldChar w:fldCharType="end"/>
            </w:r>
          </w:hyperlink>
        </w:p>
        <w:p w14:paraId="6A1C2A7E" w14:textId="4E12F414" w:rsidR="0011054E" w:rsidRDefault="0011054E">
          <w:r>
            <w:rPr>
              <w:b/>
              <w:bCs/>
              <w:noProof/>
            </w:rPr>
            <w:fldChar w:fldCharType="end"/>
          </w:r>
        </w:p>
      </w:sdtContent>
    </w:sdt>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bookmarkStart w:id="5" w:name="_Toc155046786"/>
      <w:r w:rsidRPr="001F6849">
        <w:lastRenderedPageBreak/>
        <w:t>Úvod</w:t>
      </w:r>
      <w:bookmarkEnd w:id="0"/>
      <w:bookmarkEnd w:id="1"/>
      <w:bookmarkEnd w:id="2"/>
      <w:bookmarkEnd w:id="3"/>
      <w:bookmarkEnd w:id="4"/>
      <w:bookmarkEnd w:id="5"/>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r w:rsidRPr="006660A5">
        <w:rPr>
          <w:color w:val="000000" w:themeColor="text1"/>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046787"/>
      <w:r w:rsidRPr="001F6849">
        <w:rPr>
          <w:lang w:val="cs-CZ"/>
        </w:rPr>
        <w:t>Cíle práce</w:t>
      </w:r>
      <w:bookmarkEnd w:id="7"/>
      <w:bookmarkEnd w:id="8"/>
      <w:bookmarkEnd w:id="9"/>
      <w:bookmarkEnd w:id="10"/>
      <w:bookmarkEnd w:id="11"/>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2" w:author="Jan Horák" w:date="2023-06-15T11:15:00Z">
        <w:r w:rsidRPr="001F6849">
          <w:t xml:space="preserve">Analýza a zhodnocení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7"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bookmarkStart w:id="18" w:name="_Toc155046788"/>
      <w:r>
        <w:lastRenderedPageBreak/>
        <w:t xml:space="preserve">Metody </w:t>
      </w:r>
      <w:r w:rsidR="00CD7C12" w:rsidRPr="0011054E">
        <w:rPr>
          <w:lang w:val="cs-CZ"/>
        </w:rPr>
        <w:t>vypracování</w:t>
      </w:r>
      <w:bookmarkEnd w:id="18"/>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12D1E453" w14:textId="3AE67F59" w:rsidR="007C6908"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todo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9" w:name="_Toc106476068"/>
      <w:bookmarkStart w:id="20" w:name="_Toc106476109"/>
      <w:bookmarkStart w:id="21" w:name="_Toc155046789"/>
      <w:r w:rsidRPr="001F6849">
        <w:lastRenderedPageBreak/>
        <w:t>Rešerše</w:t>
      </w:r>
      <w:bookmarkEnd w:id="19"/>
      <w:bookmarkEnd w:id="20"/>
      <w:bookmarkEnd w:id="21"/>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2"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3"/>
      <w:commentRangeStart w:id="24"/>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5" w:author="Jan Horák" w:date="2023-06-15T11:09:00Z">
        <w:r w:rsidR="00737CE9" w:rsidRPr="001F6849" w:rsidDel="00B869A5">
          <w:delText xml:space="preserve"> řeší </w:delText>
        </w:r>
        <w:commentRangeEnd w:id="23"/>
        <w:r w:rsidR="00AC3EB7" w:rsidRPr="001F6849" w:rsidDel="00B869A5">
          <w:rPr>
            <w:rStyle w:val="CommentReference"/>
            <w:lang w:eastAsia="en-US"/>
          </w:rPr>
          <w:commentReference w:id="23"/>
        </w:r>
      </w:del>
      <w:commentRangeEnd w:id="24"/>
      <w:r w:rsidR="00B869A5" w:rsidRPr="001F6849">
        <w:rPr>
          <w:rStyle w:val="CommentReference"/>
          <w:lang w:eastAsia="en-US"/>
        </w:rPr>
        <w:commentReference w:id="24"/>
      </w:r>
      <w:del w:id="26"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7"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8" w:author="Lukáš Herman" w:date="2023-02-21T16:14:00Z">
        <w:r w:rsidR="00AC3EB7" w:rsidRPr="001F6849">
          <w:rPr>
            <w:lang w:eastAsia="en-US"/>
          </w:rPr>
          <w:t xml:space="preserve"> případě </w:t>
        </w:r>
      </w:ins>
      <w:del w:id="29" w:author="Lukáš Herman" w:date="2023-02-21T16:14:00Z">
        <w:r w:rsidR="00D96F27" w:rsidRPr="001F6849" w:rsidDel="00AC3EB7">
          <w:rPr>
            <w:lang w:eastAsia="en-US"/>
          </w:rPr>
          <w:delText> </w:delText>
        </w:r>
      </w:del>
      <w:r w:rsidR="00D96F27" w:rsidRPr="001F6849">
        <w:rPr>
          <w:lang w:eastAsia="en-US"/>
        </w:rPr>
        <w:t>urbánních prostředí</w:t>
      </w:r>
      <w:del w:id="30"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31"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geo-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32" w:author="Jan Horák" w:date="2023-06-15T11:55:00Z"/>
        </w:rPr>
      </w:pPr>
      <w:del w:id="33" w:author="Jan Horák" w:date="2023-06-15T11:55:00Z">
        <w:r w:rsidRPr="001F6849" w:rsidDel="00BC59E7">
          <w:rPr>
            <w:highlight w:val="yellow"/>
          </w:rPr>
          <w:delText>#TODO Tematická kartografie?</w:delText>
        </w:r>
        <w:bookmarkStart w:id="34" w:name="_Toc155046725"/>
        <w:bookmarkStart w:id="35" w:name="_Toc155046790"/>
        <w:bookmarkEnd w:id="34"/>
        <w:bookmarkEnd w:id="35"/>
      </w:del>
    </w:p>
    <w:p w14:paraId="0CB0C325" w14:textId="0DE3DDBD" w:rsidR="004F5876" w:rsidRPr="001F6849" w:rsidRDefault="00C00B9F" w:rsidP="00CD7C12">
      <w:pPr>
        <w:pStyle w:val="Heading1"/>
      </w:pPr>
      <w:bookmarkStart w:id="36" w:name="_Toc155046791"/>
      <w:r w:rsidRPr="001F6849">
        <w:lastRenderedPageBreak/>
        <w:t>Teoretické základy</w:t>
      </w:r>
      <w:bookmarkEnd w:id="36"/>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7" w:author="Jan Horák" w:date="2023-06-15T11:55:00Z"/>
          <w:lang w:eastAsia="cs-CZ"/>
        </w:rPr>
      </w:pPr>
      <w:del w:id="38" w:author="Jan Horák" w:date="2023-06-15T11:55:00Z">
        <w:r w:rsidRPr="001F6849" w:rsidDel="00571A2A">
          <w:rPr>
            <w:highlight w:val="yellow"/>
            <w:lang w:eastAsia="cs-CZ"/>
          </w:rPr>
          <w:delText>#TODO – webový vývoj? – výhody a nevýhody zaměření na web – platformní nezávislost atd. ??</w:delText>
        </w:r>
        <w:bookmarkStart w:id="39" w:name="_Toc155046727"/>
        <w:bookmarkStart w:id="40" w:name="_Toc155046792"/>
        <w:bookmarkEnd w:id="39"/>
        <w:bookmarkEnd w:id="40"/>
      </w:del>
    </w:p>
    <w:p w14:paraId="60AE0FC2" w14:textId="14A55078" w:rsidR="00C5669B" w:rsidRPr="001F6849" w:rsidRDefault="00814D81" w:rsidP="002656D4">
      <w:pPr>
        <w:pStyle w:val="Heading2"/>
        <w:rPr>
          <w:lang w:val="cs-CZ"/>
        </w:rPr>
      </w:pPr>
      <w:bookmarkStart w:id="41" w:name="_Toc155046793"/>
      <w:r w:rsidRPr="001F6849">
        <w:rPr>
          <w:lang w:val="cs-CZ"/>
        </w:rPr>
        <w:t>Virtuální realita</w:t>
      </w:r>
      <w:bookmarkEnd w:id="41"/>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r w:rsidR="00E7237C" w:rsidRPr="001F6849">
        <w:rPr>
          <w:color w:val="000000" w:themeColor="text1"/>
          <w:lang w:eastAsia="cs-CZ"/>
        </w:rPr>
        <w:t xml:space="preserve">Sherman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r w:rsidRPr="001F6849">
        <w:t xml:space="preserve">MacEachren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0576BF3D"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má vliv</w:t>
      </w:r>
      <w:r w:rsidR="0001411B" w:rsidRPr="002153B5">
        <w:t xml:space="preserve">). </w:t>
      </w:r>
      <w:r w:rsidR="002153B5" w:rsidRPr="002153B5">
        <w:t>Míra interakce se liší podle zvoleného média (technologie), pomocí kterého je virtuální realita vytvořena.</w:t>
      </w:r>
      <w:r w:rsidR="002153B5">
        <w:t xml:space="preserve"> </w:t>
      </w:r>
      <w:r w:rsidR="002153B5" w:rsidRPr="001F6849">
        <w:t xml:space="preserve">MacEachren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9348A">
        <w:rPr>
          <w:b/>
          <w:bCs/>
          <w:lang w:val="en-US"/>
        </w:rPr>
        <w:t>Error! Reference source not found.</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4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24716595"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43" w:author="Jan Horák" w:date="2023-06-15T11:40:00Z">
        <w:r w:rsidR="00713779" w:rsidRPr="001F6849">
          <w:t>íra</w:t>
        </w:r>
      </w:ins>
      <w:ins w:id="44" w:author="Jan Horák" w:date="2023-06-15T11:41:00Z">
        <w:r w:rsidR="00713779" w:rsidRPr="001F6849">
          <w:t xml:space="preserve"> imerze</w:t>
        </w:r>
      </w:ins>
      <w:r w:rsidR="00713779">
        <w:t xml:space="preserve"> </w:t>
      </w:r>
      <w:ins w:id="45" w:author="Jan Horák" w:date="2023-06-15T11:42:00Z">
        <w:r w:rsidR="00713779" w:rsidRPr="001F6849">
          <w:t xml:space="preserve">určována především </w:t>
        </w:r>
      </w:ins>
      <w:ins w:id="46" w:author="Jan Horák" w:date="2023-06-15T11:46:00Z">
        <w:r w:rsidR="00713779" w:rsidRPr="001F6849">
          <w:t>úrovní,</w:t>
        </w:r>
      </w:ins>
      <w:ins w:id="47" w:author="Jan Horák" w:date="2023-06-15T11:42:00Z">
        <w:r w:rsidR="00713779" w:rsidRPr="001F6849">
          <w:t xml:space="preserve"> do jaké umožňuje hardware a software </w:t>
        </w:r>
      </w:ins>
      <w:ins w:id="48" w:author="Jan Horák" w:date="2023-06-15T11:43:00Z">
        <w:r w:rsidR="00713779" w:rsidRPr="001F6849">
          <w:t>naplnit tvorbu virtuálního prostředí, interaktivit</w:t>
        </w:r>
      </w:ins>
      <w:ins w:id="49" w:author="Jan Horák" w:date="2023-06-15T11:47:00Z">
        <w:r w:rsidR="00713779" w:rsidRPr="001F6849">
          <w:t>u</w:t>
        </w:r>
      </w:ins>
      <w:ins w:id="5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29348A">
        <w:t>3.3.1</w:t>
      </w:r>
      <w:r w:rsidR="0009019A">
        <w:fldChar w:fldCharType="end"/>
      </w:r>
      <w:r w:rsidR="0009019A">
        <w:t>).</w:t>
      </w:r>
    </w:p>
    <w:p w14:paraId="612FF0AC" w14:textId="485C559D" w:rsidR="008E2259" w:rsidRPr="001F6849" w:rsidRDefault="006A3876" w:rsidP="00253E9C">
      <w:pPr>
        <w:pStyle w:val="Heading3"/>
      </w:pPr>
      <w:bookmarkStart w:id="51" w:name="_Toc155046794"/>
      <w:r w:rsidRPr="001F6849">
        <w:t>Komunikační medium</w:t>
      </w:r>
      <w:bookmarkEnd w:id="51"/>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w:t>
      </w:r>
      <w:r w:rsidR="00351E30" w:rsidRPr="001F6849">
        <w:lastRenderedPageBreak/>
        <w:t xml:space="preserve">médium (film, mapa, virtuální realita atd. ), následně vytvoří virtuální svět (příběh, 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9920E0" w:rsidR="00177BD6" w:rsidRPr="001F6849" w:rsidRDefault="00177BD6" w:rsidP="000023D6">
      <w:pPr>
        <w:pStyle w:val="Caption"/>
      </w:pPr>
      <w:bookmarkStart w:id="52" w:name="_Ref155039727"/>
      <w:r w:rsidRPr="001F6849">
        <w:t xml:space="preserve">Obr. </w:t>
      </w:r>
      <w:r>
        <w:fldChar w:fldCharType="begin"/>
      </w:r>
      <w:r>
        <w:instrText xml:space="preserve"> SEQ Obr. \* ARABIC </w:instrText>
      </w:r>
      <w:r>
        <w:fldChar w:fldCharType="separate"/>
      </w:r>
      <w:r w:rsidR="0029348A">
        <w:rPr>
          <w:noProof/>
        </w:rPr>
        <w:t>1</w:t>
      </w:r>
      <w:r>
        <w:rPr>
          <w:noProof/>
        </w:rPr>
        <w:fldChar w:fldCharType="end"/>
      </w:r>
      <w:bookmarkEnd w:id="52"/>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bookmarkStart w:id="53" w:name="_Toc155046795"/>
      <w:r>
        <w:t>VR a kartografie</w:t>
      </w:r>
      <w:bookmarkEnd w:id="53"/>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geoinformatizací." Geoinformatizac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r w:rsidR="006B323D">
        <w:t xml:space="preserve">Patří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Digital Earth</w:t>
      </w:r>
      <w:r>
        <w:t xml:space="preserve"> a </w:t>
      </w:r>
      <w:r w:rsidRPr="00904756">
        <w:rPr>
          <w:i/>
          <w:iCs/>
        </w:rPr>
        <w:t>Metaverse</w:t>
      </w:r>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 xml:space="preserve">igitální geografické prostředí, které je generováno počítači a souvisejícími technologiemi, které uživatelům umožňují zažít a rozpoznat složité geografické systémy a provádět komplexní geografické analýzy. Toto </w:t>
      </w:r>
      <w:r w:rsidR="00B70690" w:rsidRPr="00BA3606">
        <w:rPr>
          <w:rStyle w:val="QuoteChar"/>
          <w:i/>
          <w:iCs/>
          <w:sz w:val="22"/>
        </w:rPr>
        <w:lastRenderedPageBreak/>
        <w:t>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r>
        <w:t>svět</w:t>
      </w:r>
      <w:r w:rsidR="00904756">
        <w:t>é</w:t>
      </w:r>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7C881838"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r w:rsidR="00904756">
        <w:rPr>
          <w:b w:val="0"/>
          <w:bCs/>
        </w:rPr>
        <w:t>M</w:t>
      </w:r>
      <w:r w:rsidR="00FC59D6">
        <w:rPr>
          <w:b w:val="0"/>
          <w:bCs/>
        </w:rPr>
        <w:t xml:space="preserve">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lastRenderedPageBreak/>
        <w:t>Všechny výše uvedené termíny</w:t>
      </w:r>
      <w:r w:rsidR="0079621B">
        <w:t xml:space="preserve"> (VGE, DE, Metaverse)</w:t>
      </w:r>
      <w:r>
        <w:t xml:space="preserve"> se v různých měřítkách snaží definovat koncept virtuálního svět</w:t>
      </w:r>
      <w:r w:rsidR="00904756">
        <w:t>a</w:t>
      </w:r>
      <w:r>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54" w:name="_Ref155011650"/>
      <w:bookmarkStart w:id="55" w:name="_Toc155046796"/>
      <w:r w:rsidRPr="001F6849">
        <w:rPr>
          <w:lang w:val="cs-CZ"/>
        </w:rPr>
        <w:t>Systém virtuální reality</w:t>
      </w:r>
      <w:bookmarkEnd w:id="54"/>
      <w:bookmarkEnd w:id="55"/>
    </w:p>
    <w:p w14:paraId="1E303446" w14:textId="77777777" w:rsidR="00E02830" w:rsidRPr="00E02830" w:rsidRDefault="00E02830" w:rsidP="00E02830">
      <w:r w:rsidRPr="001F6849">
        <w:t xml:space="preserve">Z obecného hlediska popisuje systém virtuální reality Sherman a Craig a dělí jej na základní komponenty (Software, Hardware, </w:t>
      </w:r>
      <w:del w:id="56" w:author="Jan Horák" w:date="2023-06-15T11:49:00Z">
        <w:r w:rsidRPr="001F6849" w:rsidDel="00BC59E7">
          <w:delText>Virutální</w:delText>
        </w:r>
      </w:del>
      <w:ins w:id="57" w:author="Jan Horák" w:date="2023-06-15T11:49:00Z">
        <w:r w:rsidRPr="001F6849">
          <w:t>Virtuální</w:t>
        </w:r>
      </w:ins>
      <w:r w:rsidRPr="001F6849">
        <w:t xml:space="preserve"> svět, </w:t>
      </w:r>
      <w:del w:id="58"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LaValle rozděluje systém </w:t>
      </w:r>
      <w:r w:rsidRPr="00E02830">
        <w:t>virtuální</w:t>
      </w:r>
      <w:r w:rsidRPr="001F6849">
        <w:t xml:space="preserve"> reality na obdobné komponenty (Hardware, Software </w:t>
      </w:r>
      <w:ins w:id="59" w:author="Jan Horák" w:date="2023-06-15T11:48:00Z">
        <w:r w:rsidRPr="001F6849">
          <w:t xml:space="preserve">a </w:t>
        </w:r>
      </w:ins>
      <w:del w:id="60" w:author="Jan Horák" w:date="2023-06-15T11:48:00Z">
        <w:r w:rsidRPr="001F6849" w:rsidDel="00BC59E7">
          <w:delText>a Účastník</w:delText>
        </w:r>
      </w:del>
      <w:ins w:id="61"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62"/>
      <w:commentRangeEnd w:id="62"/>
      <w:r w:rsidR="00FB781A" w:rsidRPr="001F6849">
        <w:rPr>
          <w:rStyle w:val="CommentReference"/>
        </w:rPr>
        <w:commentReference w:id="62"/>
      </w:r>
    </w:p>
    <w:p w14:paraId="4D63C7D5" w14:textId="3FFDC0AB" w:rsidR="003E3DDB" w:rsidRDefault="003E3DDB" w:rsidP="000023D6">
      <w:pPr>
        <w:pStyle w:val="Caption"/>
      </w:pPr>
      <w:r w:rsidRPr="001F6849">
        <w:t xml:space="preserve">Obr. </w:t>
      </w:r>
      <w:r>
        <w:fldChar w:fldCharType="begin"/>
      </w:r>
      <w:r>
        <w:instrText xml:space="preserve"> SEQ Obr. \* ARABIC </w:instrText>
      </w:r>
      <w:r>
        <w:fldChar w:fldCharType="separate"/>
      </w:r>
      <w:r w:rsidR="0029348A">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947A831" w:rsidR="00BA1BB7" w:rsidRPr="001F6849" w:rsidDel="00BC59E7" w:rsidRDefault="003061F0" w:rsidP="000023D6">
      <w:pPr>
        <w:pStyle w:val="Caption"/>
        <w:rPr>
          <w:del w:id="63" w:author="Jan Horák" w:date="2023-06-15T11:49:00Z"/>
          <w:highlight w:val="yellow"/>
        </w:rPr>
      </w:pPr>
      <w:r w:rsidRPr="001F6849">
        <w:t xml:space="preserve">Obr. </w:t>
      </w:r>
      <w:r>
        <w:fldChar w:fldCharType="begin"/>
      </w:r>
      <w:r>
        <w:instrText xml:space="preserve"> SEQ Obr. \* ARABIC </w:instrText>
      </w:r>
      <w:r>
        <w:fldChar w:fldCharType="separate"/>
      </w:r>
      <w:r w:rsidR="0029348A">
        <w:rPr>
          <w:noProof/>
        </w:rPr>
        <w:t>3</w:t>
      </w:r>
      <w:r>
        <w:rPr>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LaValle 2020)</w:t>
      </w:r>
      <w:r w:rsidRPr="001F6849">
        <w:rPr>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r w:rsidRPr="001F6849">
        <w:lastRenderedPageBreak/>
        <w:t xml:space="preserve">LaValle </w:t>
      </w:r>
      <w:r w:rsidRPr="00B6437D">
        <w:t>představuje</w:t>
      </w:r>
      <w:r w:rsidRPr="001F6849">
        <w:t xml:space="preserve"> koncept tzv. </w:t>
      </w:r>
      <w:r w:rsidRPr="001F6849">
        <w:rPr>
          <w:i/>
          <w:iCs/>
        </w:rPr>
        <w:t xml:space="preserve">virutal world generator, </w:t>
      </w:r>
      <w:r w:rsidR="00904756">
        <w:t xml:space="preserve">čímž je myšlen </w:t>
      </w:r>
      <w:r w:rsidRPr="001F6849">
        <w:t>komponent, kter</w:t>
      </w:r>
      <w:r w:rsidR="00904756">
        <w:t>ý</w:t>
      </w:r>
      <w:r w:rsidRPr="001F6849">
        <w:t xml:space="preserve"> vytváří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alternativním. </w:t>
      </w:r>
      <w:r w:rsidR="00F729B0" w:rsidRPr="001F6849">
        <w:t>Zmíněný VWG (</w:t>
      </w:r>
      <w:r w:rsidR="00F729B0" w:rsidRPr="001F6849">
        <w:rPr>
          <w:i/>
          <w:iCs/>
        </w:rPr>
        <w:t>vir</w:t>
      </w:r>
      <w:del w:id="64" w:author="Lukáš Herman" w:date="2023-02-21T16:18:00Z">
        <w:r w:rsidR="00F729B0" w:rsidRPr="001F6849" w:rsidDel="006613F9">
          <w:rPr>
            <w:i/>
            <w:iCs/>
          </w:rPr>
          <w:delText>u</w:delText>
        </w:r>
      </w:del>
      <w:r w:rsidR="00F729B0" w:rsidRPr="001F6849">
        <w:rPr>
          <w:i/>
          <w:iCs/>
        </w:rPr>
        <w:t>t</w:t>
      </w:r>
      <w:ins w:id="65"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bookmarkStart w:id="66" w:name="_Toc155046797"/>
      <w:r w:rsidRPr="001F6849">
        <w:t>Hardware</w:t>
      </w:r>
      <w:bookmarkEnd w:id="66"/>
    </w:p>
    <w:p w14:paraId="3EBF2A80" w14:textId="5825B597" w:rsidR="00A03F48" w:rsidRPr="003751B0" w:rsidRDefault="00EB4302" w:rsidP="00E02830">
      <w:r w:rsidRPr="001F6849">
        <w:t xml:space="preserve">LaValle dělí hardware na 3 kategorie a to: </w:t>
      </w:r>
      <w:r w:rsidR="00B16D48" w:rsidRPr="001F6849">
        <w:rPr>
          <w:b/>
          <w:bCs/>
        </w:rPr>
        <w:t>displeje</w:t>
      </w:r>
      <w:r w:rsidRPr="001F6849">
        <w:t xml:space="preserve"> (výstup), </w:t>
      </w:r>
      <w:r w:rsidRPr="001F6849">
        <w:rPr>
          <w:b/>
          <w:bCs/>
        </w:rPr>
        <w:t>sen</w:t>
      </w:r>
      <w:ins w:id="67" w:author="Lukáš Herman" w:date="2023-02-21T16:18:00Z">
        <w:r w:rsidR="00247F6B" w:rsidRPr="001F6849">
          <w:rPr>
            <w:b/>
            <w:bCs/>
          </w:rPr>
          <w:t>z</w:t>
        </w:r>
      </w:ins>
      <w:del w:id="68"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bookmarkStart w:id="69" w:name="_Toc155046798"/>
      <w:r w:rsidRPr="001F6849">
        <w:t>Software</w:t>
      </w:r>
      <w:bookmarkEnd w:id="69"/>
    </w:p>
    <w:p w14:paraId="18F77D4D" w14:textId="6CC6E6B7"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29348A">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29348A"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70"/>
      <w:commentRangeStart w:id="71"/>
      <w:commentRangeEnd w:id="70"/>
      <w:r w:rsidR="00FB781A" w:rsidRPr="001F6849">
        <w:rPr>
          <w:rStyle w:val="CommentReference"/>
        </w:rPr>
        <w:commentReference w:id="70"/>
      </w:r>
      <w:commentRangeEnd w:id="71"/>
      <w:r w:rsidR="00080800">
        <w:rPr>
          <w:rStyle w:val="CommentReference"/>
        </w:rPr>
        <w:commentReference w:id="71"/>
      </w:r>
    </w:p>
    <w:p w14:paraId="17C65BD7" w14:textId="579C8D61"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29348A">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72" w:author="Jan Horák" w:date="2023-06-15T11:51:00Z"/>
        </w:rPr>
        <w:pPrChange w:id="73" w:author="Jan Horák" w:date="2023-06-15T11:51:00Z">
          <w:pPr>
            <w:pStyle w:val="Heading3"/>
          </w:pPr>
        </w:pPrChange>
      </w:pPr>
      <w:moveFromRangeStart w:id="74" w:author="Jan Horák" w:date="2023-06-15T11:51:00Z" w:name="move137722320"/>
      <w:moveFrom w:id="75" w:author="Jan Horák" w:date="2023-06-15T11:51:00Z">
        <w:r w:rsidRPr="00C17E1F" w:rsidDel="00BC59E7">
          <w:t>Účastník – percepce</w:t>
        </w:r>
        <w:r w:rsidR="00921C6E" w:rsidRPr="00C17E1F" w:rsidDel="00BC59E7">
          <w:t xml:space="preserve"> a </w:t>
        </w:r>
        <w:r w:rsidR="00BA4D29" w:rsidRPr="00C17E1F" w:rsidDel="00BC59E7">
          <w:t>fyziologie</w:t>
        </w:r>
        <w:bookmarkStart w:id="76" w:name="_Toc155046734"/>
        <w:bookmarkStart w:id="77" w:name="_Toc155046799"/>
        <w:bookmarkEnd w:id="76"/>
        <w:bookmarkEnd w:id="77"/>
      </w:moveFrom>
    </w:p>
    <w:p w14:paraId="07179C56" w14:textId="7EEF2CB1" w:rsidR="003F28A1" w:rsidRPr="00C17E1F" w:rsidDel="00BC59E7" w:rsidRDefault="000B5D5D">
      <w:pPr>
        <w:rPr>
          <w:moveFrom w:id="78" w:author="Jan Horák" w:date="2023-06-15T11:51:00Z"/>
          <w:i/>
          <w:iCs/>
        </w:rPr>
      </w:pPr>
      <w:moveFrom w:id="79"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bookmarkStart w:id="80" w:name="_Toc155046735"/>
        <w:bookmarkStart w:id="81" w:name="_Toc155046800"/>
        <w:bookmarkEnd w:id="80"/>
        <w:bookmarkEnd w:id="81"/>
      </w:moveFrom>
    </w:p>
    <w:p w14:paraId="3762F649" w14:textId="0DAF13F0" w:rsidR="000B5D5D" w:rsidRPr="00C17E1F" w:rsidDel="00BC59E7" w:rsidRDefault="000B5D5D">
      <w:pPr>
        <w:rPr>
          <w:moveFrom w:id="82" w:author="Jan Horák" w:date="2023-06-15T11:51:00Z"/>
        </w:rPr>
        <w:pPrChange w:id="83" w:author="Jan Horák" w:date="2023-06-15T11:51:00Z">
          <w:pPr>
            <w:pStyle w:val="Normlnprvnodsazen"/>
            <w:ind w:firstLine="0"/>
          </w:pPr>
        </w:pPrChange>
      </w:pPr>
      <w:moveFrom w:id="8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bookmarkStart w:id="85" w:name="_Toc155046736"/>
        <w:bookmarkStart w:id="86" w:name="_Toc155046801"/>
        <w:bookmarkEnd w:id="85"/>
        <w:bookmarkEnd w:id="86"/>
      </w:moveFrom>
    </w:p>
    <w:p w14:paraId="1BBDA451" w14:textId="1D5E6087" w:rsidR="00783575" w:rsidRPr="00C17E1F" w:rsidDel="00BC59E7" w:rsidRDefault="001B7FFC">
      <w:pPr>
        <w:rPr>
          <w:moveFrom w:id="87" w:author="Jan Horák" w:date="2023-06-15T11:51:00Z"/>
        </w:rPr>
      </w:pPr>
      <w:moveFrom w:id="8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9" w:name="_Toc155046737"/>
        <w:bookmarkStart w:id="90" w:name="_Toc155046802"/>
        <w:bookmarkEnd w:id="89"/>
        <w:bookmarkEnd w:id="90"/>
      </w:moveFrom>
    </w:p>
    <w:p w14:paraId="424A8332" w14:textId="25AE1442" w:rsidR="0069447E" w:rsidRPr="00C17E1F" w:rsidRDefault="007E1EA4" w:rsidP="002656D4">
      <w:pPr>
        <w:pStyle w:val="Heading2"/>
        <w:rPr>
          <w:lang w:val="cs-CZ"/>
        </w:rPr>
      </w:pPr>
      <w:bookmarkStart w:id="91" w:name="_Toc155046803"/>
      <w:moveFromRangeEnd w:id="74"/>
      <w:r w:rsidRPr="00C17E1F">
        <w:rPr>
          <w:lang w:val="cs-CZ"/>
        </w:rPr>
        <w:t xml:space="preserve">Komponenty systému </w:t>
      </w:r>
      <w:r w:rsidR="00D92D85" w:rsidRPr="00C17E1F">
        <w:rPr>
          <w:lang w:val="cs-CZ"/>
        </w:rPr>
        <w:t>virtuální</w:t>
      </w:r>
      <w:r w:rsidRPr="00C17E1F">
        <w:rPr>
          <w:lang w:val="cs-CZ"/>
        </w:rPr>
        <w:t xml:space="preserve"> reality</w:t>
      </w:r>
      <w:bookmarkEnd w:id="91"/>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92" w:name="_Ref154941040"/>
      <w:bookmarkStart w:id="93" w:name="_Toc155046804"/>
      <w:r>
        <w:rPr>
          <w:lang w:eastAsia="cs-CZ"/>
        </w:rPr>
        <w:t>Výstup – Output</w:t>
      </w:r>
      <w:bookmarkEnd w:id="92"/>
      <w:bookmarkEnd w:id="93"/>
    </w:p>
    <w:p w14:paraId="3B36A6A6" w14:textId="10766824" w:rsidR="00404AA2" w:rsidRDefault="0047600E" w:rsidP="00A955C0">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Çöltekin et al. 2020b)</w:t>
      </w:r>
      <w:r w:rsidR="00E3650B" w:rsidRPr="001F6849">
        <w:fldChar w:fldCharType="end"/>
      </w:r>
      <w:r w:rsidR="00A955C0">
        <w:t xml:space="preserve">. </w:t>
      </w:r>
      <w:r w:rsidRPr="001F6849">
        <w:t>Ne-imerzní by neměly být považovány za zobrazovací zařízení pro virtuální realitu. Za semi-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Sherman,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commentRangeStart w:id="94"/>
      <w:commentRangeStart w:id="95"/>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r w:rsidR="005F78C8">
        <w:t xml:space="preserve">px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r w:rsidR="005F78C8" w:rsidRPr="005F78C8">
        <w:rPr>
          <w:i/>
          <w:iCs/>
        </w:rPr>
        <w:t>eye tracking</w:t>
      </w:r>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94"/>
      <w:r w:rsidR="00FB781A" w:rsidRPr="001F6849">
        <w:rPr>
          <w:rStyle w:val="CommentReference"/>
          <w:lang w:eastAsia="en-US"/>
        </w:rPr>
        <w:commentReference w:id="94"/>
      </w:r>
      <w:commentRangeEnd w:id="95"/>
      <w:r w:rsidR="005B68D0">
        <w:rPr>
          <w:rStyle w:val="CommentReference"/>
          <w:lang w:eastAsia="en-US"/>
        </w:rPr>
        <w:commentReference w:id="95"/>
      </w:r>
      <w:r w:rsidR="00404AA2" w:rsidRPr="001F6849">
        <w:t xml:space="preserve"> </w:t>
      </w:r>
    </w:p>
    <w:p w14:paraId="619BABF8" w14:textId="2EC0AC6A" w:rsidR="00D221D1" w:rsidRDefault="00A744C1" w:rsidP="00F55C43">
      <w:pPr>
        <w:pStyle w:val="Normlnprvnodsazen"/>
      </w:pPr>
      <w:r>
        <w:lastRenderedPageBreak/>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r w:rsidR="00D26A67">
        <w:rPr>
          <w:i/>
          <w:iCs/>
        </w:rPr>
        <w:t>tracking)</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29348A">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29348A">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2023187E"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29348A">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Náz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yp</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Rok výroby</w:t>
            </w:r>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Rozlišení [na oko]</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Obnovovací frekvenc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Ovladače</w:t>
            </w:r>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Neznámý</w:t>
            </w:r>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 - obličej - ruce</w:t>
            </w:r>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TC Vi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TC Vive</w:t>
            </w:r>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 obličej, ruce</w:t>
            </w:r>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 6DoF - joystic, binární</w:t>
            </w:r>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max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 propojený</w:t>
            </w:r>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bl>
    <w:p w14:paraId="061B6AE4" w14:textId="18473803" w:rsidR="000E53C2" w:rsidRDefault="00CD0161" w:rsidP="009323BA">
      <w:pPr>
        <w:pStyle w:val="Heading3"/>
      </w:pPr>
      <w:bookmarkStart w:id="96" w:name="_Ref154959378"/>
      <w:bookmarkStart w:id="97" w:name="_Toc155046805"/>
      <w:r>
        <w:t>Vstup – Input</w:t>
      </w:r>
      <w:bookmarkEnd w:id="96"/>
      <w:bookmarkEnd w:id="97"/>
    </w:p>
    <w:p w14:paraId="7ADE2B22" w14:textId="2B714624" w:rsidR="007160C1" w:rsidRPr="001F6849" w:rsidRDefault="005D6E09" w:rsidP="000E53C2">
      <w:commentRangeStart w:id="98"/>
      <w:commentRangeStart w:id="99"/>
      <w:commentRangeEnd w:id="98"/>
      <w:r w:rsidRPr="001F6849">
        <w:rPr>
          <w:rStyle w:val="CommentReference"/>
        </w:rPr>
        <w:commentReference w:id="98"/>
      </w:r>
      <w:commentRangeEnd w:id="99"/>
      <w:r w:rsidR="00E22988" w:rsidRPr="001F6849">
        <w:rPr>
          <w:rStyle w:val="CommentReference"/>
        </w:rPr>
        <w:commentReference w:id="99"/>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Çöltekin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DoF,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2C9F9E8" w:rsidR="006B5504" w:rsidRDefault="006B5504" w:rsidP="000023D6">
      <w:pPr>
        <w:pStyle w:val="Caption"/>
      </w:pPr>
      <w:r w:rsidRPr="001F6849">
        <w:t xml:space="preserve">Obr. </w:t>
      </w:r>
      <w:r>
        <w:fldChar w:fldCharType="begin"/>
      </w:r>
      <w:r>
        <w:instrText xml:space="preserve"> SEQ Obr. \* ARABIC </w:instrText>
      </w:r>
      <w:r>
        <w:fldChar w:fldCharType="separate"/>
      </w:r>
      <w:r w:rsidR="0029348A">
        <w:rPr>
          <w:noProof/>
        </w:rPr>
        <w:t>5</w:t>
      </w:r>
      <w:r>
        <w:rPr>
          <w:noProof/>
        </w:rPr>
        <w:fldChar w:fldCharType="end"/>
      </w:r>
      <w:r w:rsidRPr="001F6849">
        <w:t xml:space="preserve"> Stupně volnosti – </w:t>
      </w:r>
      <w:r w:rsidRPr="003B1D9A">
        <w:rPr>
          <w:i/>
        </w:rPr>
        <w:t xml:space="preserve">Degrees of </w:t>
      </w:r>
      <w:r w:rsidR="003B1D9A">
        <w:rPr>
          <w:i/>
        </w:rPr>
        <w:t>F</w:t>
      </w:r>
      <w:r w:rsidRPr="003B1D9A">
        <w:rPr>
          <w:i/>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25E2878D"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9348A">
        <w:t xml:space="preserve">Obr. </w:t>
      </w:r>
      <w:r w:rsidR="0029348A">
        <w:rPr>
          <w:noProof/>
        </w:rPr>
        <w:t>6</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9348A">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9348A"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568C456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14D8F28" w:rsidR="006B71AC" w:rsidRPr="00A55668" w:rsidRDefault="00CC6079" w:rsidP="000023D6">
      <w:pPr>
        <w:pStyle w:val="Caption"/>
      </w:pPr>
      <w:bookmarkStart w:id="100" w:name="_Ref154993383"/>
      <w:r>
        <w:t xml:space="preserve">Obr. </w:t>
      </w:r>
      <w:r>
        <w:fldChar w:fldCharType="begin"/>
      </w:r>
      <w:r>
        <w:instrText xml:space="preserve"> SEQ Obr. \* ARABIC </w:instrText>
      </w:r>
      <w:r>
        <w:fldChar w:fldCharType="separate"/>
      </w:r>
      <w:r w:rsidR="0029348A">
        <w:rPr>
          <w:noProof/>
        </w:rPr>
        <w:t>6</w:t>
      </w:r>
      <w:r>
        <w:rPr>
          <w:noProof/>
        </w:rPr>
        <w:fldChar w:fldCharType="end"/>
      </w:r>
      <w:bookmarkEnd w:id="100"/>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DoF – myš: 2, HMD kontrolér: 6, snímání rukou: 6 atd.), popř. joystick umístěný na kontroléru.</w:t>
      </w:r>
      <w:r w:rsidR="0093570D">
        <w:t xml:space="preserve"> </w:t>
      </w:r>
    </w:p>
    <w:p w14:paraId="0130FCEC" w14:textId="7D760FE0"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fldChar w:fldCharType="separate"/>
      </w:r>
      <w:r w:rsidR="0029348A">
        <w:rPr>
          <w:b/>
          <w:bCs/>
          <w:color w:val="000000" w:themeColor="text1"/>
          <w:lang w:val="en-US"/>
        </w:rPr>
        <w:t>Error! Reference source not found.</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fldChar w:fldCharType="separate"/>
      </w:r>
      <w:r w:rsidR="0029348A">
        <w:rPr>
          <w:b/>
          <w:bCs/>
          <w:color w:val="000000" w:themeColor="text1"/>
          <w:lang w:val="en-US"/>
        </w:rPr>
        <w:t>Error! Reference source not found.</w:t>
      </w:r>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r w:rsidRPr="00FF50DD">
        <w:rPr>
          <w:b/>
          <w:bCs/>
          <w:i/>
          <w:iCs/>
          <w:color w:val="000000" w:themeColor="text1"/>
        </w:rPr>
        <w:t>targeting</w:t>
      </w:r>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lastRenderedPageBreak/>
        <w:t>Akce (</w:t>
      </w:r>
      <w:r w:rsidRPr="00FF50DD">
        <w:rPr>
          <w:b/>
          <w:bCs/>
          <w:i/>
          <w:iCs/>
          <w:color w:val="000000" w:themeColor="text1"/>
        </w:rPr>
        <w:t>action</w:t>
      </w:r>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218BC3C9" w:rsidR="00CB232A" w:rsidRDefault="001100A3" w:rsidP="000023D6">
      <w:pPr>
        <w:pStyle w:val="Caption"/>
      </w:pPr>
      <w:r>
        <w:t xml:space="preserve">Obr. </w:t>
      </w:r>
      <w:r>
        <w:fldChar w:fldCharType="begin"/>
      </w:r>
      <w:r>
        <w:instrText xml:space="preserve"> SEQ Obr. \* ARABIC </w:instrText>
      </w:r>
      <w:r>
        <w:fldChar w:fldCharType="separate"/>
      </w:r>
      <w:r w:rsidR="0029348A">
        <w:rPr>
          <w:noProof/>
        </w:rPr>
        <w:t>7</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 xml:space="preserve">ovladačů. Využití potenciálu takovéto míry interakce vyžaduje často 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101" w:author="Jan Horák" w:date="2023-06-15T11:51:00Z"/>
          <w:lang w:val="cs-CZ"/>
        </w:rPr>
      </w:pPr>
      <w:bookmarkStart w:id="102" w:name="_Toc155046806"/>
      <w:r w:rsidRPr="001F6849">
        <w:rPr>
          <w:lang w:val="cs-CZ"/>
        </w:rPr>
        <w:t>Percepce</w:t>
      </w:r>
      <w:bookmarkEnd w:id="102"/>
    </w:p>
    <w:p w14:paraId="71DD0F4C" w14:textId="158EA77F" w:rsidR="00BA4D29" w:rsidRPr="001F6849" w:rsidRDefault="00BC59E7" w:rsidP="003B1D9A">
      <w:pPr>
        <w:pStyle w:val="Normlnprvnodsazen"/>
        <w:ind w:firstLine="0"/>
        <w:rPr>
          <w:lang w:eastAsia="en-US"/>
        </w:rPr>
      </w:pPr>
      <w:moveToRangeStart w:id="103" w:author="Jan Horák" w:date="2023-06-15T11:51:00Z" w:name="move137722320"/>
      <w:moveTo w:id="104"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105" w:author="Jan Horák" w:date="2023-06-15T11:51:00Z">
        <w:r w:rsidRPr="001F6849">
          <w:rPr>
            <w:lang w:eastAsia="en-US"/>
          </w:rPr>
          <w:t>, proto je nutné rozumět procesu vnímání (percepce)</w:t>
        </w:r>
      </w:moveTo>
      <w:r w:rsidR="00CB232A">
        <w:rPr>
          <w:lang w:eastAsia="en-US"/>
        </w:rPr>
        <w:t xml:space="preserve"> </w:t>
      </w:r>
      <w:moveTo w:id="106"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103"/>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bookmarkStart w:id="107" w:name="_Toc155046807"/>
      <w:r w:rsidRPr="001F6849">
        <w:t>Percepce vzdálenosti</w:t>
      </w:r>
      <w:bookmarkEnd w:id="107"/>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r w:rsidRPr="00CB232A">
        <w:rPr>
          <w:b/>
          <w:bCs/>
        </w:rPr>
        <w:t>Interpozice</w:t>
      </w:r>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objekt vytváří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tvar objektu vytv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0808801" w:rsidR="006F1B49" w:rsidRDefault="009C7ECC" w:rsidP="000023D6">
      <w:pPr>
        <w:pStyle w:val="Caption"/>
      </w:pPr>
      <w:r w:rsidRPr="001F6849">
        <w:t xml:space="preserve">Obr. </w:t>
      </w:r>
      <w:r>
        <w:fldChar w:fldCharType="begin"/>
      </w:r>
      <w:r>
        <w:instrText xml:space="preserve"> SEQ Obr. \* ARABIC </w:instrText>
      </w:r>
      <w:r>
        <w:fldChar w:fldCharType="separate"/>
      </w:r>
      <w:r w:rsidR="0029348A">
        <w:rPr>
          <w:noProof/>
        </w:rPr>
        <w:t>8</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108" w:name="_Ref154993503"/>
      <w:bookmarkStart w:id="109" w:name="_Toc155046808"/>
      <w:r w:rsidRPr="001F6849">
        <w:t>Percepce pohybu</w:t>
      </w:r>
      <w:bookmarkEnd w:id="108"/>
      <w:bookmarkEnd w:id="10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vekce</w:t>
      </w:r>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bookmarkStart w:id="110" w:name="_Toc155046809"/>
      <w:r>
        <w:rPr>
          <w:lang w:val="cs-CZ"/>
        </w:rPr>
        <w:t>3D modelování koncepty a principy</w:t>
      </w:r>
      <w:bookmarkEnd w:id="110"/>
    </w:p>
    <w:p w14:paraId="2452CA65" w14:textId="587875BF" w:rsidR="00181BBF" w:rsidRPr="001F6849" w:rsidRDefault="006F1692" w:rsidP="00181BBF">
      <w:pPr>
        <w:pStyle w:val="Heading3"/>
      </w:pPr>
      <w:bookmarkStart w:id="111" w:name="_Toc155046810"/>
      <w:r>
        <w:t>LOD</w:t>
      </w:r>
      <w:bookmarkEnd w:id="111"/>
    </w:p>
    <w:p w14:paraId="0C0827B2" w14:textId="4FD5309C"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29348A" w:rsidRPr="001F6849">
        <w:t xml:space="preserve">Obr. </w:t>
      </w:r>
      <w:r w:rsidR="0029348A">
        <w:rPr>
          <w:noProof/>
        </w:rPr>
        <w:t>9</w:t>
      </w:r>
      <w:r w:rsidR="0029348A" w:rsidRPr="001F6849">
        <w:t xml:space="preserve"> Příklad konceptu sémantického LOD v případě specifikace CityGML – nahoře; v případě redukce vertexů – dole. </w:t>
      </w:r>
      <w:r w:rsidR="0029348A">
        <w:t>(</w:t>
      </w:r>
      <w:r w:rsidR="0029348A" w:rsidRPr="001F6849">
        <w:t>převzato z: (Biljecki, Ledoux, Stoter 2016) a (Ghulam et al. 2013)</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29348A" w:rsidRPr="001F6849">
        <w:t xml:space="preserve">Obr. </w:t>
      </w:r>
      <w:r w:rsidR="0029348A">
        <w:rPr>
          <w:noProof/>
        </w:rPr>
        <w:t>10</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395472A0" w:rsidR="00C576A2" w:rsidRPr="001F6849" w:rsidRDefault="00C576A2" w:rsidP="00341FBE">
      <w:pPr>
        <w:pStyle w:val="Caption"/>
        <w:ind w:firstLine="576"/>
      </w:pPr>
      <w:bookmarkStart w:id="112" w:name="_Ref154996175"/>
      <w:r w:rsidRPr="001F6849">
        <w:t xml:space="preserve">Obr. </w:t>
      </w:r>
      <w:r>
        <w:fldChar w:fldCharType="begin"/>
      </w:r>
      <w:r>
        <w:instrText xml:space="preserve"> SEQ Obr. \* ARABIC </w:instrText>
      </w:r>
      <w:r>
        <w:fldChar w:fldCharType="separate"/>
      </w:r>
      <w:r w:rsidR="0029348A">
        <w:rPr>
          <w:noProof/>
        </w:rPr>
        <w:t>9</w:t>
      </w:r>
      <w:r>
        <w:rPr>
          <w:noProof/>
        </w:rPr>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112"/>
      <w:r w:rsidR="000023D6">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AD9252B" w:rsidR="004A11B2" w:rsidRPr="001F6849" w:rsidRDefault="00320A6F" w:rsidP="00341FBE">
      <w:pPr>
        <w:pStyle w:val="Caption"/>
        <w:ind w:firstLine="576"/>
      </w:pPr>
      <w:bookmarkStart w:id="113" w:name="_Ref154996250"/>
      <w:r w:rsidRPr="001F6849">
        <w:t xml:space="preserve">Obr. </w:t>
      </w:r>
      <w:r>
        <w:fldChar w:fldCharType="begin"/>
      </w:r>
      <w:r>
        <w:instrText xml:space="preserve"> SEQ Obr. \* ARABIC </w:instrText>
      </w:r>
      <w:r>
        <w:fldChar w:fldCharType="separate"/>
      </w:r>
      <w:r w:rsidR="0029348A">
        <w:rPr>
          <w:noProof/>
        </w:rPr>
        <w:t>10</w:t>
      </w:r>
      <w:r>
        <w:rPr>
          <w:noProof/>
        </w:rPr>
        <w:fldChar w:fldCharType="end"/>
      </w:r>
      <w:bookmarkEnd w:id="113"/>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bookmarkStart w:id="114" w:name="_Ref155039476"/>
      <w:bookmarkStart w:id="115" w:name="_Toc155046811"/>
      <w:r>
        <w:t>Problém měřítka</w:t>
      </w:r>
      <w:bookmarkEnd w:id="114"/>
      <w:bookmarkEnd w:id="115"/>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A6AAA7C"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0023D6">
        <w:t>dlážic</w:t>
      </w:r>
      <w:r w:rsidR="005F0995" w:rsidRPr="005F0995">
        <w:t xml:space="preserve"> </w:t>
      </w:r>
      <w:r>
        <w:t>(MapTiler, Mapy.cz, Mapbox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29348A">
        <w:t xml:space="preserve">Obr. </w:t>
      </w:r>
      <w:r w:rsidR="0029348A">
        <w:rPr>
          <w:noProof/>
        </w:rPr>
        <w:t>11</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 xml:space="preserve">Ve 3D prostředí se vykreslování provádí skrze perspektivní pohled, tudíž není </w:t>
      </w:r>
      <w:r w:rsidR="000A78BB" w:rsidRPr="000A78BB">
        <w:lastRenderedPageBreak/>
        <w:t>zcela jasné, k čemu měřítko vztahovat</w:t>
      </w:r>
      <w:r>
        <w:t xml:space="preserve">. Zároveň ve virtuálním prostředí je běžný pohyb ve všech osách. Obdobný přístup jako pro 2D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r w:rsidRPr="00F76A7D">
        <w:rPr>
          <w:b/>
          <w:bCs/>
          <w:lang w:val="en-US" w:eastAsia="en-US"/>
        </w:rPr>
        <w:t>:5 000)</w:t>
      </w:r>
      <w:r w:rsidRPr="00F76A7D">
        <w:rPr>
          <w:b/>
          <w:bCs/>
          <w:lang w:eastAsia="en-US"/>
        </w:rPr>
        <w:t>:</w:t>
      </w:r>
    </w:p>
    <w:p w14:paraId="7F73C685" w14:textId="589F9E04"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29348A">
        <w:t xml:space="preserve">Obr. </w:t>
      </w:r>
      <w:r w:rsidR="0029348A">
        <w:rPr>
          <w:noProof/>
        </w:rPr>
        <w:t>11</w:t>
      </w:r>
      <w:r w:rsidR="003751B0" w:rsidRPr="00341FBE">
        <w:rPr>
          <w:highlight w:val="yellow"/>
        </w:rPr>
        <w:fldChar w:fldCharType="end"/>
      </w:r>
      <w:r w:rsidR="00341FBE">
        <w:t xml:space="preserve"> </w:t>
      </w:r>
      <w:r w:rsidRPr="00341FBE">
        <w:t>dosažení větších měřítek i v případě 2D map z toho důvodu</w:t>
      </w:r>
      <w:r>
        <w:t xml:space="preserve"> vede ke ztrátě kvality vizualizace. </w:t>
      </w:r>
    </w:p>
    <w:p w14:paraId="1793E01E" w14:textId="37141200"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29348A">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29348A">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8EC210C" w:rsidR="00B41874" w:rsidRDefault="00B41874" w:rsidP="000023D6">
      <w:pPr>
        <w:pStyle w:val="Caption"/>
      </w:pPr>
      <w:bookmarkStart w:id="116" w:name="_Ref154996739"/>
      <w:r>
        <w:t xml:space="preserve">Obr. </w:t>
      </w:r>
      <w:r>
        <w:fldChar w:fldCharType="begin"/>
      </w:r>
      <w:r>
        <w:instrText xml:space="preserve"> SEQ Obr. \* ARABIC </w:instrText>
      </w:r>
      <w:r>
        <w:fldChar w:fldCharType="separate"/>
      </w:r>
      <w:r w:rsidR="0029348A">
        <w:rPr>
          <w:noProof/>
        </w:rPr>
        <w:t>11</w:t>
      </w:r>
      <w:r>
        <w:rPr>
          <w:noProof/>
        </w:rPr>
        <w:fldChar w:fldCharType="end"/>
      </w:r>
      <w:bookmarkEnd w:id="116"/>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Za hlavní úskalí se považuje kombinace množství vstupních dat (LiDAR,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bookmarkStart w:id="117" w:name="_Toc155046812"/>
      <w:r>
        <w:t>Datové modely a formáty</w:t>
      </w:r>
      <w:bookmarkEnd w:id="117"/>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r>
        <w:t>glTF</w:t>
      </w:r>
    </w:p>
    <w:p w14:paraId="59AAF2AE" w14:textId="24C57475" w:rsidR="00E86C62" w:rsidRDefault="006C458C" w:rsidP="004E6E7C">
      <w:pPr>
        <w:pStyle w:val="Normlnprvnodsazen"/>
        <w:ind w:firstLine="0"/>
        <w:rPr>
          <w:lang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007113CC">
        <w:rPr>
          <w:lang w:eastAsia="en-US"/>
        </w:rPr>
        <w:t>. J</w:t>
      </w:r>
      <w:r w:rsidRPr="001F6849">
        <w:rPr>
          <w:lang w:eastAsia="en-US"/>
        </w:rPr>
        <w:t xml:space="preserve">edná se o otevřený formát vytvořený skupinou Khronos. </w:t>
      </w:r>
      <w:r w:rsidR="007113CC">
        <w:rPr>
          <w:lang w:eastAsia="en-US"/>
        </w:rPr>
        <w:t>Formát má primárně dvě formy</w:t>
      </w:r>
      <w:r w:rsidRPr="001F6849">
        <w:rPr>
          <w:lang w:eastAsia="en-US"/>
        </w:rPr>
        <w:t xml:space="preserve">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118" w:author="Lukáš Herman" w:date="2023-02-06T14:25:00Z">
        <w:r w:rsidRPr="001F6849" w:rsidDel="00227A2E">
          <w:rPr>
            <w:lang w:eastAsia="en-US"/>
          </w:rPr>
          <w:delText>atiributy</w:delText>
        </w:r>
      </w:del>
      <w:ins w:id="119"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r w:rsidR="00603275">
        <w:rPr>
          <w:lang w:eastAsia="en-US"/>
        </w:rPr>
        <w:t xml:space="preserve">Primárním zaměřením glTF je schopnost obsáhnout kompletní 3D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29348A">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29348A">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glTF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Pr>
          <w:lang w:eastAsia="en-US"/>
        </w:rPr>
        <w:t>potomk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glTF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gl</w:t>
      </w:r>
      <w:r w:rsidR="00B834BF">
        <w:rPr>
          <w:lang w:eastAsia="en-US"/>
        </w:rPr>
        <w:t>TF</w:t>
      </w:r>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basis,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 xml:space="preserve">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6CA3C7C2" w:rsidR="0087744F" w:rsidRPr="00153841" w:rsidRDefault="0087744F" w:rsidP="00341FBE">
      <w:pPr>
        <w:pStyle w:val="CaptionTabs"/>
      </w:pPr>
      <w:bookmarkStart w:id="120" w:name="_Ref155008311"/>
      <w:r>
        <w:t xml:space="preserve">Tab. </w:t>
      </w:r>
      <w:r>
        <w:fldChar w:fldCharType="begin"/>
      </w:r>
      <w:r>
        <w:instrText xml:space="preserve"> SEQ Tab. \* ARABIC </w:instrText>
      </w:r>
      <w:r>
        <w:fldChar w:fldCharType="separate"/>
      </w:r>
      <w:r w:rsidR="0029348A">
        <w:rPr>
          <w:noProof/>
        </w:rPr>
        <w:t>2</w:t>
      </w:r>
      <w:r>
        <w:rPr>
          <w:noProof/>
        </w:rPr>
        <w:fldChar w:fldCharType="end"/>
      </w:r>
      <w:bookmarkEnd w:id="120"/>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slpk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GeoJSON</w:t>
            </w:r>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JSON</w:t>
            </w:r>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GIS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Shapefile - Polygon Z / Multipatch</w:t>
            </w:r>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glTF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glb)</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netCDF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Filmbox)</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15DDF704"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29348A">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Formáty</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Komprese</w:t>
            </w:r>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Velikost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Velikost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gltf podpora</w:t>
            </w:r>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Charakteristika</w:t>
            </w:r>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Bezstrátová</w:t>
            </w:r>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ednoduché modely, Vysoká kvalita, Výborná kompatiblita</w:t>
            </w:r>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Ztrátová</w:t>
            </w:r>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ednoduché modely, Malá velikost, Výborná kompatiblita</w:t>
            </w:r>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ce ztrátová</w:t>
            </w:r>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elice malá</w:t>
            </w:r>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 xml:space="preserve">Jednoduché modely, Malá velikost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Ztrátová</w:t>
            </w:r>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Střední</w:t>
            </w:r>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ízká (komprimace)</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bookmarkStart w:id="121" w:name="_Toc155046813"/>
      <w:r>
        <w:rPr>
          <w:lang w:val="cs-CZ"/>
        </w:rPr>
        <w:t xml:space="preserve">3D </w:t>
      </w:r>
      <w:r w:rsidR="00082CAD">
        <w:rPr>
          <w:lang w:val="cs-CZ"/>
        </w:rPr>
        <w:t>grafika</w:t>
      </w:r>
      <w:bookmarkEnd w:id="121"/>
    </w:p>
    <w:p w14:paraId="62E2656E" w14:textId="089E690E" w:rsidR="002C3253" w:rsidRPr="002C3253" w:rsidRDefault="002C3253" w:rsidP="002C3253">
      <w:pPr>
        <w:pStyle w:val="Heading3"/>
        <w:rPr>
          <w:lang w:eastAsia="cs-CZ"/>
        </w:rPr>
      </w:pPr>
      <w:bookmarkStart w:id="122" w:name="_Toc155046814"/>
      <w:r>
        <w:rPr>
          <w:lang w:eastAsia="cs-CZ"/>
        </w:rPr>
        <w:t>Rendering pipeline</w:t>
      </w:r>
      <w:bookmarkEnd w:id="122"/>
    </w:p>
    <w:p w14:paraId="477C2266" w14:textId="46427ADA"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29348A">
        <w:rPr>
          <w:b/>
          <w:bCs/>
          <w:lang w:val="en-US"/>
        </w:rPr>
        <w:t>Error! Reference source not found.</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29348A">
        <w:rPr>
          <w:b/>
          <w:bCs/>
          <w:lang w:val="en-US"/>
        </w:rPr>
        <w:t>Error! Reference source not found.</w:t>
      </w:r>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r w:rsidRPr="001B7F9D">
        <w:rPr>
          <w:b/>
          <w:bCs/>
          <w:i/>
          <w:iCs/>
          <w:lang w:eastAsia="en-US"/>
        </w:rPr>
        <w:t>culling</w:t>
      </w:r>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r w:rsidRPr="001B7F9D">
        <w:rPr>
          <w:b/>
          <w:bCs/>
          <w:i/>
          <w:iCs/>
          <w:lang w:eastAsia="en-US"/>
        </w:rPr>
        <w:t>render</w:t>
      </w:r>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72CAC46" w:rsidR="00B1180A" w:rsidRPr="00B1180A" w:rsidRDefault="00EE12F5" w:rsidP="000023D6">
      <w:pPr>
        <w:pStyle w:val="Caption"/>
      </w:pPr>
      <w:r>
        <w:t xml:space="preserve">Obr. </w:t>
      </w:r>
      <w:r>
        <w:fldChar w:fldCharType="begin"/>
      </w:r>
      <w:r>
        <w:instrText xml:space="preserve"> SEQ Obr. \* ARABIC </w:instrText>
      </w:r>
      <w:r>
        <w:fldChar w:fldCharType="separate"/>
      </w:r>
      <w:r w:rsidR="0029348A">
        <w:rPr>
          <w:noProof/>
        </w:rPr>
        <w:t>12</w:t>
      </w:r>
      <w:r>
        <w:rPr>
          <w:noProof/>
        </w:rPr>
        <w:fldChar w:fldCharType="end"/>
      </w:r>
      <w:r>
        <w:t xml:space="preserve"> </w:t>
      </w:r>
      <w:r>
        <w:rPr>
          <w:i/>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bookmarkStart w:id="123" w:name="_Ref155007563"/>
      <w:bookmarkStart w:id="124" w:name="_Toc155046815"/>
      <w:r>
        <w:t>Komponenty 3D vizualizace</w:t>
      </w:r>
      <w:bookmarkEnd w:id="123"/>
      <w:bookmarkEnd w:id="124"/>
    </w:p>
    <w:p w14:paraId="4E405B11" w14:textId="04383483" w:rsidR="002C3253" w:rsidRPr="002C3253" w:rsidRDefault="002C3253" w:rsidP="002C3253">
      <w:pPr>
        <w:rPr>
          <w:lang w:eastAsia="cs-CZ"/>
        </w:rPr>
      </w:pPr>
      <w:r>
        <w:rPr>
          <w:lang w:eastAsia="cs-CZ"/>
        </w:rPr>
        <w:t xml:space="preserve">Systémy umožňující 3D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Scéna je jedním z klíčových prvků virtuální reality a 3D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w:t>
      </w:r>
      <w:r w:rsidR="00C41253">
        <w:t xml:space="preserve">Scéna zpravidla obsahuje druhy objektů, které jsou Světla, Objekty, Meshe. </w:t>
      </w:r>
      <w:r w:rsidR="00C41253" w:rsidRPr="001B7F9D">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xml:space="preserve">). Objekty mimo tyto roviny </w:t>
      </w:r>
      <w:r w:rsidR="001B7F9D">
        <w:t>nejsou vykresleny</w:t>
      </w:r>
      <w:r w:rsidR="007C3EEE">
        <w:t xml:space="preserve"> (viz. </w:t>
      </w:r>
      <w:r w:rsidR="00F33FE8">
        <w:rPr>
          <w:i/>
          <w:iCs/>
        </w:rPr>
        <w:t>frustum</w:t>
      </w:r>
      <w:r w:rsidR="007C3EEE" w:rsidRPr="007C3EEE">
        <w:rPr>
          <w:i/>
          <w:iCs/>
        </w:rPr>
        <w:t xml:space="preserve">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AC0759C"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29348A">
        <w:rPr>
          <w:noProof/>
        </w:rPr>
        <w:t>13</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w:t>
      </w:r>
      <w:r w:rsidR="0078088F" w:rsidRPr="001B7F9D">
        <w:rPr>
          <w:b/>
          <w:bCs/>
        </w:rPr>
        <w:t>Labertův, Phongův</w:t>
      </w:r>
      <w:r w:rsidR="0078088F">
        <w:t xml:space="preserve">, </w:t>
      </w:r>
      <w:r w:rsidR="0078088F" w:rsidRPr="001B7F9D">
        <w:rPr>
          <w:b/>
          <w:bCs/>
        </w:rPr>
        <w:t>Blinn-Phongův</w:t>
      </w:r>
      <w:r w:rsidR="0078088F">
        <w:t xml:space="preserve"> a </w:t>
      </w:r>
      <w:r w:rsidR="0078088F" w:rsidRPr="001B7F9D">
        <w:rPr>
          <w:b/>
          <w:bCs/>
        </w:rPr>
        <w:t xml:space="preserve">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w:t>
      </w:r>
      <w:r w:rsidR="0078088F" w:rsidRPr="001B7F9D">
        <w:rPr>
          <w:b/>
          <w:bCs/>
        </w:rPr>
        <w:t>Lambertův model</w:t>
      </w:r>
      <w:r w:rsidR="0078088F">
        <w:t xml:space="preserve"> – simuluje jakým způsobem světlo interaguje s hrubými matnými povrchy, </w:t>
      </w:r>
      <w:r w:rsidR="000E25E3" w:rsidRPr="001B7F9D">
        <w:rPr>
          <w:b/>
          <w:bCs/>
        </w:rPr>
        <w:t>Phongův</w:t>
      </w:r>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Color (základní barv</w:t>
      </w:r>
      <w:r w:rsidR="00BD3EFA">
        <w:t>a</w:t>
      </w:r>
      <w:r w:rsidR="000E25E3">
        <w:t xml:space="preserve">), Rougness (hrubost), Metalness (do jaké míry se povrch chová jako kov), Specular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enginech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Point Light</w:t>
      </w:r>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r w:rsidRPr="009D28EA">
        <w:rPr>
          <w:i/>
          <w:iCs/>
        </w:rPr>
        <w:t>shadow maps</w:t>
      </w:r>
      <w:r>
        <w:t xml:space="preserve">), kdy pro každý zdroj světa, </w:t>
      </w:r>
      <w:r w:rsidR="00101D88">
        <w:t xml:space="preserve">jsou </w:t>
      </w:r>
      <w:r>
        <w:t>všechny objekty vykreslovány z pohledu daného světla. Tento způsob vede k opakovaní vykreslení celé scény (</w:t>
      </w:r>
      <w:r w:rsidRPr="00B358A5">
        <w:rPr>
          <w:i/>
          <w:iCs/>
          <w:u w:val="single"/>
        </w:rPr>
        <w:t>draw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bookmarkStart w:id="125" w:name="_Toc155046816"/>
      <w:r>
        <w:lastRenderedPageBreak/>
        <w:t>Vývoj</w:t>
      </w:r>
      <w:bookmarkEnd w:id="125"/>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Tento přístup využívá řada herních enginů (Unreal Engine, Unity, Godot</w:t>
      </w:r>
      <w:r w:rsidR="00101D88">
        <w:t>, Wonderland engine</w:t>
      </w:r>
      <w:r w:rsidR="00883CEB">
        <w:t>) a také webové řešení jako Babylon.js a A-Frame</w:t>
      </w:r>
      <w:r w:rsidR="008A7EFA">
        <w:t xml:space="preserve"> popř. řešení jako Mozzila Hubs</w:t>
      </w:r>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126" w:name="_Ref155005652"/>
      <w:bookmarkStart w:id="127" w:name="_Toc155046817"/>
      <w:r>
        <w:t>Výkon</w:t>
      </w:r>
      <w:bookmarkEnd w:id="126"/>
      <w:bookmarkEnd w:id="127"/>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128" w:name="_Ref154992667"/>
      <w:bookmarkStart w:id="129" w:name="_Toc155046818"/>
      <w:r w:rsidRPr="001F6849">
        <w:lastRenderedPageBreak/>
        <w:t>Analýza technologií</w:t>
      </w:r>
      <w:bookmarkEnd w:id="128"/>
      <w:bookmarkEnd w:id="129"/>
    </w:p>
    <w:p w14:paraId="4D168E40" w14:textId="6FA64D42"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29348A">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29348A"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tech stack</w:t>
      </w:r>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vytváří 3D objekty (mesh), zpracovávají textury a vytváří celková 3D scéna na základě nasbíraných informací. Dalším krokem je vizualizace dat, kde jsou tyto informace prezentovány pomocí vybraného vykreslovacího enginu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bookmarkStart w:id="130" w:name="_Toc155046819"/>
      <w:r>
        <w:rPr>
          <w:lang w:val="cs-CZ"/>
        </w:rPr>
        <w:t>Taxonomie technologií</w:t>
      </w:r>
      <w:bookmarkEnd w:id="130"/>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13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2CC91A7C"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29348A">
        <w:rPr>
          <w:b/>
          <w:bCs/>
          <w:lang w:val="en-US"/>
        </w:rPr>
        <w:t>Error! Reference source not found.</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29348A">
        <w:rPr>
          <w:b/>
          <w:bCs/>
          <w:lang w:val="en-US"/>
        </w:rPr>
        <w:t>Error! Reference source not found.</w:t>
      </w:r>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virtuálních prostředí vytvořených v herních enginech skrze WASM jsou často černými skříňkami. Alternativně, existují nástroje, které se snaží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ebXR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32">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2E88C021" w:rsidR="00A62645" w:rsidRDefault="00476706" w:rsidP="000023D6">
      <w:pPr>
        <w:pStyle w:val="Caption"/>
      </w:pPr>
      <w:r w:rsidRPr="001F6849">
        <w:t xml:space="preserve">Obr. </w:t>
      </w:r>
      <w:r>
        <w:fldChar w:fldCharType="begin"/>
      </w:r>
      <w:r>
        <w:instrText xml:space="preserve"> SEQ Obr. \* ARABIC </w:instrText>
      </w:r>
      <w:r>
        <w:fldChar w:fldCharType="separate"/>
      </w:r>
      <w:r w:rsidR="0029348A">
        <w:rPr>
          <w:noProof/>
        </w:rPr>
        <w:t>14</w:t>
      </w:r>
      <w:r>
        <w:rPr>
          <w:noProof/>
        </w:rPr>
        <w:fldChar w:fldCharType="end"/>
      </w:r>
      <w:r w:rsidRPr="001F6849">
        <w:t xml:space="preserve"> Taxonomie </w:t>
      </w:r>
      <w:del w:id="132" w:author="Lukáš Herman" w:date="2023-02-06T14:26:00Z">
        <w:r w:rsidRPr="001F6849" w:rsidDel="00227A2E">
          <w:delText>weobvých</w:delText>
        </w:r>
      </w:del>
      <w:ins w:id="133" w:author="Lukáš Herman" w:date="2023-02-06T14:26:00Z">
        <w:r w:rsidR="00227A2E" w:rsidRPr="001F6849">
          <w:t>webových</w:t>
        </w:r>
      </w:ins>
      <w:r w:rsidRPr="001F6849">
        <w:t xml:space="preserve"> technologií umožňujících tvorbu </w:t>
      </w:r>
      <w:del w:id="134" w:author="Lukáš Herman" w:date="2023-02-06T14:26:00Z">
        <w:r w:rsidRPr="001F6849" w:rsidDel="00227A2E">
          <w:delText>virutálních</w:delText>
        </w:r>
      </w:del>
      <w:ins w:id="135"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Godber 2022)</w:t>
      </w:r>
      <w:r w:rsidR="00476706" w:rsidRPr="001F6849">
        <w:fldChar w:fldCharType="end"/>
      </w:r>
    </w:p>
    <w:p w14:paraId="528F9BA2" w14:textId="0BDFAEED" w:rsidR="00F80471" w:rsidRPr="00F80471" w:rsidRDefault="00E364D4" w:rsidP="00F80471">
      <w:pPr>
        <w:pStyle w:val="Heading2"/>
        <w:rPr>
          <w:lang w:val="cs-CZ"/>
        </w:rPr>
      </w:pPr>
      <w:bookmarkStart w:id="136" w:name="_Ref155017676"/>
      <w:bookmarkStart w:id="137" w:name="_Toc155046820"/>
      <w:r w:rsidRPr="001F6849">
        <w:rPr>
          <w:lang w:val="cs-CZ"/>
        </w:rPr>
        <w:t>Webový vývoj</w:t>
      </w:r>
      <w:bookmarkEnd w:id="136"/>
      <w:bookmarkEnd w:id="137"/>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 xml:space="preserve">desktopovým aplikacím </w:t>
      </w:r>
      <w:r w:rsidR="00FC5365" w:rsidRPr="001F6849">
        <w:t>je dostupnost (</w:t>
      </w:r>
      <w:r w:rsidR="00FC5365" w:rsidRPr="001F6849">
        <w:rPr>
          <w:i/>
          <w:iCs/>
        </w:rPr>
        <w:t>availability</w:t>
      </w:r>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w:t>
      </w:r>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technologies</w:t>
      </w:r>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lastRenderedPageBreak/>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38"/>
      <w:commentRangeStart w:id="139"/>
      <w:r w:rsidRPr="001F6849">
        <w:rPr>
          <w:lang w:eastAsia="en-US"/>
        </w:rPr>
        <w:t>2</w:t>
      </w:r>
      <w:del w:id="140" w:author="Lukáš Herman" w:date="2023-02-10T18:48:00Z">
        <w:r w:rsidRPr="001F6849" w:rsidDel="0045773E">
          <w:rPr>
            <w:lang w:eastAsia="en-US"/>
          </w:rPr>
          <w:delText xml:space="preserve"> </w:delText>
        </w:r>
      </w:del>
      <w:r w:rsidRPr="001F6849">
        <w:rPr>
          <w:lang w:eastAsia="en-US"/>
        </w:rPr>
        <w:t>D</w:t>
      </w:r>
      <w:commentRangeEnd w:id="138"/>
      <w:r w:rsidR="0045773E" w:rsidRPr="001F6849">
        <w:rPr>
          <w:rStyle w:val="CommentReference"/>
          <w:lang w:eastAsia="en-US"/>
        </w:rPr>
        <w:commentReference w:id="138"/>
      </w:r>
      <w:commentRangeEnd w:id="139"/>
      <w:r w:rsidR="009C30BB" w:rsidRPr="001F6849">
        <w:rPr>
          <w:rStyle w:val="CommentReference"/>
          <w:lang w:eastAsia="en-US"/>
        </w:rPr>
        <w:commentReference w:id="139"/>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01068950" w:rsidR="007F7BCF" w:rsidRPr="001F6849" w:rsidRDefault="00431D81" w:rsidP="007F7BCF">
      <w:pPr>
        <w:pStyle w:val="Heading3"/>
      </w:pPr>
      <w:bookmarkStart w:id="141" w:name="_Toc155046821"/>
      <w:r>
        <w:t>Web API</w:t>
      </w:r>
      <w:bookmarkEnd w:id="141"/>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06425508"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29348A">
        <w:rPr>
          <w:noProof/>
        </w:rPr>
        <w:t>15</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08BBD226"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D51ED1">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D51ED1" w:rsidRPr="00D51ED1">
        <w:t>(Khronos Group 2023)</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Základní funkčnost WebGL dále rozšiřují JavaScriptové knihovny,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lastRenderedPageBreak/>
        <w:t>WebXR API</w:t>
      </w:r>
    </w:p>
    <w:p w14:paraId="4AD9055B" w14:textId="6814C124" w:rsidR="00B47578" w:rsidRPr="00372EA8" w:rsidRDefault="00D415EF" w:rsidP="00372EA8">
      <w:pPr>
        <w:rPr>
          <w:b/>
        </w:rPr>
      </w:pPr>
      <w:r w:rsidRPr="001F6849">
        <w:t>WebXR je specifikace definovaná v rámci W3C skupinou pro imerzní web, za účelem poskytnutí jednotné komunikace mezi VR a AR hardwarem a webovým prostředím.</w:t>
      </w:r>
      <w:r w:rsidR="00A62645">
        <w:t xml:space="preserve"> WebXR</w:t>
      </w:r>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mobilní i desktopový VR hardware. WebXR API je založeno na OpenXR</w:t>
      </w:r>
      <w:r w:rsidRPr="00022377">
        <w:rPr>
          <w:rStyle w:val="FootnoteReference"/>
        </w:rPr>
        <w:footnoteReference w:id="4"/>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7F4272C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142" w:author="Jan Horák" w:date="2023-06-15T11:57:00Z"/>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skrze XRWebGLLayer</w:t>
      </w:r>
      <w:r>
        <w:rPr>
          <w:bCs/>
        </w:rPr>
        <w:t xml:space="preserve">. </w:t>
      </w:r>
    </w:p>
    <w:p w14:paraId="12BAB988" w14:textId="0ACBD3F3" w:rsidR="00571A2A" w:rsidRPr="001F6849" w:rsidRDefault="00571A2A" w:rsidP="00571A2A">
      <w:pPr>
        <w:pStyle w:val="Malnadpis"/>
        <w:rPr>
          <w:ins w:id="143" w:author="Jan Horák" w:date="2023-06-15T11:58:00Z"/>
        </w:rPr>
      </w:pPr>
      <w:ins w:id="144" w:author="Jan Horák" w:date="2023-06-15T11:57:00Z">
        <w:r w:rsidRPr="007B3717">
          <w:t>WebGPU</w:t>
        </w:r>
      </w:ins>
      <w:r w:rsidR="007B3717" w:rsidRPr="007B3717">
        <w:t xml:space="preserve"> API</w:t>
      </w:r>
    </w:p>
    <w:p w14:paraId="69B3B275" w14:textId="01B4C156" w:rsidR="00571A2A" w:rsidRPr="00DB26F1" w:rsidRDefault="00DA3AC7" w:rsidP="00DB26F1">
      <w:pPr>
        <w:rPr>
          <w:bCs/>
          <w:rPrChange w:id="145"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xml:space="preserve">. Jedná se o experimentální aplikační rozhraní, které umožňuje vysoko výkonnostní 3D </w:t>
      </w:r>
      <w:r w:rsidRPr="00DA3AC7">
        <w:rPr>
          <w:bCs/>
        </w:rPr>
        <w:lastRenderedPageBreak/>
        <w:t xml:space="preserve">a 2D vykreslování na webu. WebGPU je </w:t>
      </w:r>
      <w:r w:rsidR="00A77604" w:rsidRPr="00DA3AC7">
        <w:rPr>
          <w:bCs/>
        </w:rPr>
        <w:t>nízko úrovňové</w:t>
      </w:r>
      <w:r w:rsidRPr="00DA3AC7">
        <w:rPr>
          <w:bCs/>
        </w:rPr>
        <w:t xml:space="preserve">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bookmarkStart w:id="146" w:name="_Toc155046822"/>
      <w:r w:rsidRPr="001F6849">
        <w:t>Prohlížeče</w:t>
      </w:r>
      <w:bookmarkEnd w:id="146"/>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3E05681E"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Analýza podpory prohlížečů pro WebXR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29348A" w:rsidRPr="001F6849">
        <w:t xml:space="preserve">Tab. </w:t>
      </w:r>
      <w:r w:rsidR="0029348A">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w:t>
      </w:r>
      <w:r w:rsidR="00A77604">
        <w:rPr>
          <w:lang w:eastAsia="en-US"/>
        </w:rPr>
        <w:t xml:space="preserve"> </w:t>
      </w:r>
      <w:r w:rsidR="006C32DE" w:rsidRPr="001F6849">
        <w:t xml:space="preserve">Pro podporu WebGL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29348A" w:rsidRPr="001F6849">
        <w:t xml:space="preserve">Tab. </w:t>
      </w:r>
      <w:r w:rsidR="0029348A">
        <w:rPr>
          <w:noProof/>
        </w:rPr>
        <w:t>4</w:t>
      </w:r>
      <w:r w:rsidR="00A77604">
        <w:fldChar w:fldCharType="end"/>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w:t>
      </w:r>
    </w:p>
    <w:p w14:paraId="4D1EE5F4" w14:textId="2A9FD9CA" w:rsidR="00A400E8" w:rsidRPr="00A55668" w:rsidRDefault="00A400E8" w:rsidP="00A77604">
      <w:pPr>
        <w:pStyle w:val="CaptionTabs"/>
        <w:ind w:left="691" w:hanging="691"/>
      </w:pPr>
      <w:bookmarkStart w:id="147" w:name="_Ref155016728"/>
      <w:r w:rsidRPr="001F6849">
        <w:t xml:space="preserve">Tab. </w:t>
      </w:r>
      <w:r>
        <w:fldChar w:fldCharType="begin"/>
      </w:r>
      <w:r>
        <w:instrText xml:space="preserve"> SEQ Tab. \* ARABIC </w:instrText>
      </w:r>
      <w:r>
        <w:fldChar w:fldCharType="separate"/>
      </w:r>
      <w:r w:rsidR="0029348A">
        <w:rPr>
          <w:noProof/>
        </w:rPr>
        <w:t>4</w:t>
      </w:r>
      <w:r>
        <w:rPr>
          <w:noProof/>
        </w:rPr>
        <w:fldChar w:fldCharType="end"/>
      </w:r>
      <w:bookmarkEnd w:id="147"/>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StatCounter 2023; Meta 2023; W3C 2023; Can I Use 2023c; Igalia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bookmarkStart w:id="148" w:name="_Toc155046823"/>
      <w:r w:rsidRPr="00A77604">
        <w:t>Vývojářské nástroje</w:t>
      </w:r>
      <w:bookmarkEnd w:id="148"/>
    </w:p>
    <w:p w14:paraId="02D64007" w14:textId="61A86C7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emmulator </w:t>
      </w:r>
      <w:r w:rsidRPr="00820A3C">
        <w:rPr>
          <w:lang w:val="en-US"/>
        </w:rPr>
        <w:t>(Chrome, Edge)</w:t>
      </w:r>
      <w:r w:rsidRPr="00820A3C">
        <w:rPr>
          <w:b/>
          <w:bCs/>
          <w:lang w:val="en-US"/>
        </w:rPr>
        <w:t xml:space="preserve"> </w:t>
      </w:r>
      <w:r w:rsidRPr="00820A3C">
        <w:rPr>
          <w:lang w:val="en-US"/>
        </w:rPr>
        <w:t xml:space="preserve">a </w:t>
      </w:r>
      <w:r w:rsidRPr="00820A3C">
        <w:rPr>
          <w:b/>
          <w:bCs/>
          <w:lang w:val="en-US"/>
        </w:rPr>
        <w:t xml:space="preserve">WebXR API emulator </w:t>
      </w:r>
      <w:r w:rsidRPr="00820A3C">
        <w:rPr>
          <w:lang w:val="en-US"/>
        </w:rPr>
        <w:t>(Firefox)</w:t>
      </w:r>
      <w:r w:rsidR="00231D31">
        <w:t xml:space="preserve"> </w:t>
      </w:r>
      <w:r w:rsidR="00231D31">
        <w:fldChar w:fldCharType="begin"/>
      </w:r>
      <w:r w:rsidR="00D51ED1">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D51ED1" w:rsidRPr="00D51ED1">
        <w:t>(Meta Quest 2023)</w:t>
      </w:r>
      <w:r w:rsidR="00231D31">
        <w:fldChar w:fldCharType="end"/>
      </w:r>
      <w:r>
        <w:t xml:space="preserve">. </w:t>
      </w:r>
      <w:r w:rsidR="00A77604">
        <w:t>R</w:t>
      </w:r>
      <w:r>
        <w:t>ozšíření do prohlížečů, které umožňují uživateli simulovat interakci aplikace s HMD zařízením.</w:t>
      </w:r>
      <w:r w:rsidR="00D926B2">
        <w:t xml:space="preserve"> Další </w:t>
      </w:r>
      <w:r w:rsidR="00D926B2">
        <w:lastRenderedPageBreak/>
        <w:t>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Github a Gitlab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29348A">
        <w:t>5.3.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29348A">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4"/>
                    <a:stretch>
                      <a:fillRect/>
                    </a:stretch>
                  </pic:blipFill>
                  <pic:spPr>
                    <a:xfrm>
                      <a:off x="0" y="0"/>
                      <a:ext cx="3859338" cy="2165745"/>
                    </a:xfrm>
                    <a:prstGeom prst="rect">
                      <a:avLst/>
                    </a:prstGeom>
                  </pic:spPr>
                </pic:pic>
              </a:graphicData>
            </a:graphic>
          </wp:inline>
        </w:drawing>
      </w:r>
      <w:r w:rsidR="00D926B2" w:rsidRPr="00D926B2">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5"/>
                    <a:stretch>
                      <a:fillRect/>
                    </a:stretch>
                  </pic:blipFill>
                  <pic:spPr>
                    <a:xfrm>
                      <a:off x="0" y="0"/>
                      <a:ext cx="3850119" cy="2269673"/>
                    </a:xfrm>
                    <a:prstGeom prst="rect">
                      <a:avLst/>
                    </a:prstGeom>
                  </pic:spPr>
                </pic:pic>
              </a:graphicData>
            </a:graphic>
          </wp:inline>
        </w:drawing>
      </w:r>
    </w:p>
    <w:p w14:paraId="39CC6B3E" w14:textId="2C67913A" w:rsidR="0021568E" w:rsidRPr="0021568E" w:rsidRDefault="00D926B2" w:rsidP="00431D81">
      <w:pPr>
        <w:pStyle w:val="Caption"/>
      </w:pPr>
      <w:r>
        <w:t xml:space="preserve">Obr. </w:t>
      </w:r>
      <w:r>
        <w:fldChar w:fldCharType="begin"/>
      </w:r>
      <w:r>
        <w:instrText xml:space="preserve"> SEQ Obr. \* ARABIC </w:instrText>
      </w:r>
      <w:r>
        <w:fldChar w:fldCharType="separate"/>
      </w:r>
      <w:r w:rsidR="0029348A">
        <w:rPr>
          <w:noProof/>
        </w:rPr>
        <w:t>16</w:t>
      </w:r>
      <w:r>
        <w:rPr>
          <w:noProof/>
        </w:rPr>
        <w:fldChar w:fldCharType="end"/>
      </w:r>
      <w:r>
        <w:t xml:space="preserve"> Emulátory HMD zařízení v prohlížeči. nahoře – Immersive web emmulator, dole – WebXR API emmulator. </w:t>
      </w:r>
    </w:p>
    <w:p w14:paraId="3411C646" w14:textId="78AB62DA" w:rsidR="001937BB" w:rsidRPr="00A77604" w:rsidRDefault="006108EA" w:rsidP="001937BB">
      <w:pPr>
        <w:pStyle w:val="Heading2"/>
        <w:rPr>
          <w:lang w:val="cs-CZ"/>
        </w:rPr>
      </w:pPr>
      <w:bookmarkStart w:id="149" w:name="_Toc155046824"/>
      <w:r w:rsidRPr="00A77604">
        <w:rPr>
          <w:lang w:val="cs-CZ"/>
        </w:rPr>
        <w:t>Analýza technologií</w:t>
      </w:r>
      <w:bookmarkEnd w:id="149"/>
    </w:p>
    <w:p w14:paraId="3CD0880D" w14:textId="270041E7" w:rsidR="00820A3C" w:rsidRPr="00820A3C" w:rsidRDefault="00D560AD" w:rsidP="00820A3C">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bookmarkStart w:id="150" w:name="_Toc155046825"/>
      <w:r>
        <w:t>Geoprostorová řešení</w:t>
      </w:r>
      <w:bookmarkEnd w:id="150"/>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I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r w:rsidRPr="00B40019">
        <w:rPr>
          <w:b/>
          <w:bCs/>
        </w:rPr>
        <w:t>LuciadRia JS API</w:t>
      </w:r>
      <w:r>
        <w:t xml:space="preserve">, což je univerzální API pro vizualizaci dat v prostředí prohlížeče pomocí WebGL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ebXR API, tudíž teoreticky umožňuje dosažení imerzní VR úrovně.</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r w:rsidRPr="007A1CC2">
        <w:rPr>
          <w:b/>
          <w:bCs/>
          <w:lang w:eastAsia="en-US"/>
        </w:rPr>
        <w:t>CesiumJS, MapboxGL, deck.gl, vts-geospatial, ITowns</w:t>
      </w:r>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Horký 2020; 2019 - Battle of 3D Rendering Stacks 2019; Peters et al. 2021)</w:t>
      </w:r>
      <w:r>
        <w:rPr>
          <w:lang w:eastAsia="en-US"/>
        </w:rPr>
        <w:fldChar w:fldCharType="end"/>
      </w:r>
      <w:r>
        <w:rPr>
          <w:lang w:eastAsia="en-US"/>
        </w:rPr>
        <w:t>.</w:t>
      </w:r>
    </w:p>
    <w:p w14:paraId="5A06BB60" w14:textId="63B7B6C4" w:rsidR="00820A3C" w:rsidRDefault="00820A3C" w:rsidP="00820A3C">
      <w:pPr>
        <w:pStyle w:val="Normlnprvnodsazen"/>
      </w:pPr>
      <w:r w:rsidRPr="00AC6351">
        <w:rPr>
          <w:b/>
          <w:bCs/>
        </w:rPr>
        <w:lastRenderedPageBreak/>
        <w:t>CesiumJS</w:t>
      </w:r>
      <w:r>
        <w:t xml:space="preserve"> je knihovna umožňující tvorbu interaktivních 3D aplikací založených na geoprostorových datech. Zaměřená je převážně na zobrazení velkých datových sad jako jsou modely terénu, budovy a družicové snímky, a to i v globálním měřítku, zpravidla ve formátech 3D Tiles. Výhoda CesiumJS je její integrace s Cesium Ion platformou, což je cloudové řešení úložiště a sdílení dat. Momentálně CesiumJS nepodporuje WebXR API, tudíž imerzní VR v rámci prohlížeče není možné, ačkoliv vývoj v tomto směru probíhá není však zatím oficiálně součástí CesiumJS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CesiumGS 2023b; 2023a; Espinosa 2023)</w:t>
      </w:r>
      <w:r>
        <w:fldChar w:fldCharType="end"/>
      </w:r>
      <w:r>
        <w:t>. CesiumJS využívá pro 3D vizualizace např. Švýcarská mapovací služba, která poskytuje 3D model budov, vegetace a terénu pro celé Švýcarsko jako otevřená data.</w:t>
      </w:r>
    </w:p>
    <w:p w14:paraId="4F4F421E" w14:textId="77777777" w:rsidR="00820A3C" w:rsidRDefault="00820A3C" w:rsidP="00820A3C">
      <w:pPr>
        <w:pStyle w:val="Normlnprvnodsazen"/>
      </w:pPr>
      <w:r w:rsidRPr="00AC6351">
        <w:rPr>
          <w:b/>
          <w:bCs/>
          <w:lang w:eastAsia="en-US"/>
        </w:rPr>
        <w:t xml:space="preserve">VTS </w:t>
      </w:r>
      <w:r>
        <w:rPr>
          <w:b/>
          <w:bCs/>
          <w:lang w:eastAsia="en-US"/>
        </w:rPr>
        <w:t>G</w:t>
      </w:r>
      <w:r w:rsidRPr="00AC6351">
        <w:rPr>
          <w:b/>
          <w:bCs/>
          <w:lang w:eastAsia="en-US"/>
        </w:rPr>
        <w:t>eospatial</w:t>
      </w:r>
      <w:r>
        <w:rPr>
          <w:lang w:eastAsia="en-US"/>
        </w:rPr>
        <w:t xml:space="preserve"> od </w:t>
      </w:r>
      <w:r w:rsidRPr="00820A3C">
        <w:rPr>
          <w:i/>
          <w:iCs/>
          <w:lang w:eastAsia="en-US"/>
        </w:rPr>
        <w:t>Melown technologies</w:t>
      </w:r>
      <w:r>
        <w:rPr>
          <w:lang w:eastAsia="en-US"/>
        </w:rPr>
        <w:t xml:space="preserve">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  Obdobně jako CesiumJS klient vts-browser-js nemá WebXR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Peters et al. 2021)</w:t>
      </w:r>
      <w:r>
        <w:fldChar w:fldCharType="end"/>
      </w:r>
      <w:r>
        <w:t xml:space="preserve">. Porovnávali technologie s požadavky na síťový výkon a nízké výpočetní nároky na klienta. Jako nevhodné vyhodnotili CesiumJS (příliš výpočetně náročné) a MapboxGL (nízká specializace na 3D a nejasné OpenSource definice). V rámci výzkumu vznikla aplikace </w:t>
      </w:r>
      <w:r w:rsidRPr="00E55AA3">
        <w:rPr>
          <w:b/>
          <w:bCs/>
        </w:rPr>
        <w:t>3dbag-viewer</w:t>
      </w:r>
      <w:r>
        <w:t xml:space="preserve"> založená na three.js zobrazující data skrze formát 3D Tiles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r w:rsidRPr="007A1CC2">
        <w:rPr>
          <w:b/>
          <w:bCs/>
        </w:rPr>
        <w:t>ITowns</w:t>
      </w:r>
      <w:r>
        <w:rPr>
          <w:b/>
          <w:bCs/>
        </w:rPr>
        <w:t xml:space="preserve"> </w:t>
      </w:r>
      <w:r>
        <w:t xml:space="preserve">je framework založen na three.js, umožňuje vizualizaci geografických dat ve 3D prostředí podporuje geoprostorových služeb WMS, WMTS aj. a dat 3D Tiles, GeoJSON. iTowns nepodporuje integraci s WebXR. Na úrovni desktop VR umožňuje virtuální průchod obdobný, jaký poskytuje streetView na Google Maps. Sám o sobě framework nepodporuje rozšíření do imerzní VR úrovně, ale obdobně jako 3dbag-viewer je založen na three.js tudíž rozšíření o WebXR funkcionalitu je teoreticky možné. </w:t>
      </w:r>
    </w:p>
    <w:p w14:paraId="72C92B6D" w14:textId="14316CEC" w:rsidR="00820A3C" w:rsidRPr="00B037DC" w:rsidRDefault="00820A3C" w:rsidP="00820A3C">
      <w:pPr>
        <w:pStyle w:val="Normlnprvnodsazen"/>
        <w:rPr>
          <w:lang w:val="en-US"/>
        </w:rPr>
      </w:pPr>
      <w:r w:rsidRPr="00B037DC">
        <w:rPr>
          <w:b/>
          <w:bCs/>
        </w:rPr>
        <w:t>Deck.gl</w:t>
      </w:r>
      <w:r>
        <w:rPr>
          <w:b/>
          <w:bCs/>
        </w:rPr>
        <w:t xml:space="preserve"> </w:t>
      </w:r>
      <w:r w:rsidRPr="00B037DC">
        <w:t>je knihovna umožňující 3D vizualizaci geoprostorových dat. Jejím hlavním záměrem je vizualizace velkých datových sad v podobně vrstev, obdobně jako v tradičních GIS. Knihovna je zaměřena především na tematickou vizualizaci.</w:t>
      </w:r>
      <w:r>
        <w:t xml:space="preserve"> Knihovna je kompatibilní s tradičními geoprostovými formáty jak GeoJSON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ebXR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2A93F673" w14:textId="77777777" w:rsidR="00820A3C" w:rsidRDefault="00820A3C" w:rsidP="00820A3C">
      <w:pPr>
        <w:pStyle w:val="Normlnprvnodsazen"/>
        <w:keepNext/>
        <w:ind w:firstLine="0"/>
      </w:pPr>
      <w:r w:rsidRPr="00B40019">
        <w:rPr>
          <w:noProof/>
        </w:rPr>
        <w:lastRenderedPageBreak/>
        <w:drawing>
          <wp:inline distT="0" distB="0" distL="0" distR="0" wp14:anchorId="1E11B8FF" wp14:editId="28F2C410">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6"/>
                    <a:stretch>
                      <a:fillRect/>
                    </a:stretch>
                  </pic:blipFill>
                  <pic:spPr>
                    <a:xfrm>
                      <a:off x="0" y="0"/>
                      <a:ext cx="5579745" cy="2852420"/>
                    </a:xfrm>
                    <a:prstGeom prst="rect">
                      <a:avLst/>
                    </a:prstGeom>
                  </pic:spPr>
                </pic:pic>
              </a:graphicData>
            </a:graphic>
          </wp:inline>
        </w:drawing>
      </w:r>
    </w:p>
    <w:p w14:paraId="09626B61" w14:textId="3AC30537" w:rsidR="00820A3C" w:rsidRDefault="00820A3C" w:rsidP="00820A3C">
      <w:pPr>
        <w:pStyle w:val="Caption"/>
      </w:pPr>
      <w:r>
        <w:t xml:space="preserve">Obr. </w:t>
      </w:r>
      <w:r>
        <w:fldChar w:fldCharType="begin"/>
      </w:r>
      <w:r>
        <w:instrText xml:space="preserve"> SEQ Obr. \* ARABIC </w:instrText>
      </w:r>
      <w:r>
        <w:fldChar w:fldCharType="separate"/>
      </w:r>
      <w:r w:rsidR="0029348A">
        <w:rPr>
          <w:noProof/>
        </w:rPr>
        <w:t>17</w:t>
      </w:r>
      <w:r>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37DC7762" w14:textId="77777777" w:rsidR="00820A3C" w:rsidRPr="004E6E7C" w:rsidRDefault="00820A3C" w:rsidP="00820A3C">
      <w:pPr>
        <w:pStyle w:val="Caption"/>
      </w:pPr>
    </w:p>
    <w:p w14:paraId="1FDCBA1A" w14:textId="3842FD0D" w:rsidR="00820A3C" w:rsidRDefault="00820A3C" w:rsidP="00641135">
      <w:pPr>
        <w:pStyle w:val="CaptionTabs"/>
      </w:pPr>
      <w:r>
        <w:t xml:space="preserve">Tab. </w:t>
      </w:r>
      <w:r>
        <w:fldChar w:fldCharType="begin"/>
      </w:r>
      <w:r>
        <w:instrText xml:space="preserve"> SEQ Tab. \* ARABIC </w:instrText>
      </w:r>
      <w:r>
        <w:fldChar w:fldCharType="separate"/>
      </w:r>
      <w:r w:rsidR="0029348A">
        <w:rPr>
          <w:noProof/>
        </w:rPr>
        <w:t>5</w:t>
      </w:r>
      <w:r>
        <w:rPr>
          <w:noProof/>
        </w:rPr>
        <w:fldChar w:fldCharType="end"/>
      </w:r>
      <w:r>
        <w:t xml:space="preserve"> WebGL knihovny se zaměřením na </w:t>
      </w:r>
      <w:r w:rsidR="00431D81">
        <w:t>geoprostorová</w:t>
      </w:r>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Prog. Jazyk</w:t>
            </w:r>
          </w:p>
        </w:tc>
        <w:tc>
          <w:tcPr>
            <w:tcW w:w="900" w:type="dxa"/>
            <w:shd w:val="clear" w:color="auto" w:fill="auto"/>
            <w:vAlign w:val="center"/>
            <w:hideMark/>
          </w:tcPr>
          <w:p w14:paraId="5CF51DE6"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WebXR</w:t>
            </w:r>
          </w:p>
        </w:tc>
        <w:tc>
          <w:tcPr>
            <w:tcW w:w="1857" w:type="dxa"/>
            <w:shd w:val="clear" w:color="auto" w:fill="auto"/>
            <w:vAlign w:val="center"/>
            <w:hideMark/>
          </w:tcPr>
          <w:p w14:paraId="4288ECE7"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Licence</w:t>
            </w:r>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rcGIS + ArcGIS JS API</w:t>
            </w:r>
          </w:p>
        </w:tc>
        <w:tc>
          <w:tcPr>
            <w:tcW w:w="1440" w:type="dxa"/>
            <w:shd w:val="clear" w:color="auto" w:fill="auto"/>
            <w:vAlign w:val="center"/>
            <w:hideMark/>
          </w:tcPr>
          <w:p w14:paraId="5E3D0A5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Luciad Ria</w:t>
            </w:r>
          </w:p>
        </w:tc>
        <w:tc>
          <w:tcPr>
            <w:tcW w:w="1440" w:type="dxa"/>
            <w:shd w:val="clear" w:color="auto" w:fill="auto"/>
            <w:vAlign w:val="center"/>
            <w:hideMark/>
          </w:tcPr>
          <w:p w14:paraId="56A5A45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esiumJS</w:t>
            </w:r>
          </w:p>
        </w:tc>
        <w:tc>
          <w:tcPr>
            <w:tcW w:w="1440" w:type="dxa"/>
            <w:shd w:val="clear" w:color="auto" w:fill="auto"/>
            <w:vAlign w:val="center"/>
            <w:hideMark/>
          </w:tcPr>
          <w:p w14:paraId="30BE53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Instancovaná geografická data</w:t>
            </w:r>
          </w:p>
        </w:tc>
        <w:tc>
          <w:tcPr>
            <w:tcW w:w="1928" w:type="dxa"/>
            <w:shd w:val="clear" w:color="auto" w:fill="auto"/>
            <w:vAlign w:val="center"/>
            <w:hideMark/>
          </w:tcPr>
          <w:p w14:paraId="09ED807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pache 2.0 (s výhradami)</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vts-geospatial</w:t>
            </w:r>
          </w:p>
        </w:tc>
        <w:tc>
          <w:tcPr>
            <w:tcW w:w="1440" w:type="dxa"/>
            <w:shd w:val="clear" w:color="auto" w:fill="auto"/>
            <w:vAlign w:val="center"/>
            <w:hideMark/>
          </w:tcPr>
          <w:p w14:paraId="7558953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apBoxGL</w:t>
            </w:r>
          </w:p>
        </w:tc>
        <w:tc>
          <w:tcPr>
            <w:tcW w:w="1440" w:type="dxa"/>
            <w:shd w:val="clear" w:color="auto" w:fill="auto"/>
            <w:vAlign w:val="center"/>
            <w:hideMark/>
          </w:tcPr>
          <w:p w14:paraId="7A6B96E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 (Mapbox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IT</w:t>
            </w:r>
          </w:p>
        </w:tc>
      </w:tr>
    </w:tbl>
    <w:p w14:paraId="0184FB1D" w14:textId="77777777" w:rsidR="00820A3C" w:rsidRDefault="00820A3C" w:rsidP="00820A3C">
      <w:pPr>
        <w:pStyle w:val="Normlnprvnodsazen"/>
        <w:ind w:firstLine="0"/>
      </w:pPr>
    </w:p>
    <w:p w14:paraId="65A24A85" w14:textId="321D37F3" w:rsidR="00820A3C" w:rsidRDefault="00820A3C" w:rsidP="00820A3C">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3D Tiles formát a následně </w:t>
      </w:r>
      <w:r w:rsidR="00FE3FE5">
        <w:t xml:space="preserve">vykreslovací enginy </w:t>
      </w:r>
      <w:r>
        <w:t>cesium.js a three.js. V případě technologií zabývajících se zobrazením 3D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7B61AD56" w14:textId="77777777" w:rsidR="00820A3C" w:rsidRPr="00820A3C" w:rsidRDefault="00820A3C" w:rsidP="00820A3C">
      <w:pPr>
        <w:pStyle w:val="Normlnprvnodsazen"/>
        <w:rPr>
          <w:lang w:eastAsia="en-US"/>
        </w:rPr>
      </w:pPr>
    </w:p>
    <w:p w14:paraId="1EE56B27" w14:textId="46D6CB80" w:rsidR="00EF7E0B" w:rsidRDefault="00820A3C" w:rsidP="00EF7E0B">
      <w:pPr>
        <w:pStyle w:val="Heading3"/>
      </w:pPr>
      <w:bookmarkStart w:id="151" w:name="_Toc155046826"/>
      <w:r>
        <w:lastRenderedPageBreak/>
        <w:t>Vykreslovací enginy</w:t>
      </w:r>
      <w:bookmarkEnd w:id="151"/>
    </w:p>
    <w:p w14:paraId="41BBCE2D" w14:textId="68F8003A"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29348A">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29348A"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ebGL.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ebGL koncepty. Poskytují tedy implementované abstrakce pro jednotlivé komponenty 3D vizualizace skrze zpravidla JavaScriptové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68BF5DE4"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29348A">
        <w:rPr>
          <w:noProof/>
        </w:rPr>
        <w:t>6</w:t>
      </w:r>
      <w:r w:rsidRPr="00FE3FE5">
        <w:fldChar w:fldCharType="end"/>
      </w:r>
      <w:r w:rsidRPr="00FE3FE5">
        <w:t xml:space="preserve"> </w:t>
      </w:r>
      <w:r w:rsidRPr="00FE3FE5">
        <w:rPr>
          <w:rStyle w:val="CaptionTabsChar"/>
          <w:b/>
          <w:iCs/>
        </w:rPr>
        <w:t xml:space="preserve">Populární WebGL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Seguin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255" w:type="dxa"/>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 xml:space="preserve">Jedná se o Javascript knihovnu, tvořící abstrakci pro práci s WebGL. Knihovna byla vytvořena Ricardem Cabellem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Patří mezi ně např.:</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3D uživatelských rozhraní pomocí frameworku React JS. </w:t>
      </w:r>
    </w:p>
    <w:p w14:paraId="636F5BC4" w14:textId="04988F29" w:rsidR="00EF7E0B" w:rsidRDefault="00EF7E0B" w:rsidP="00EF7E0B">
      <w:pPr>
        <w:pStyle w:val="ListParagraph"/>
        <w:numPr>
          <w:ilvl w:val="0"/>
          <w:numId w:val="55"/>
        </w:numPr>
      </w:pPr>
      <w:r>
        <w:rPr>
          <w:b/>
          <w:bCs/>
        </w:rPr>
        <w:t>A-frame</w:t>
      </w:r>
      <w:r w:rsidRPr="008F062B">
        <w:t xml:space="preserve"> – </w:t>
      </w:r>
      <w:r>
        <w:t>Deklarativní systém pro tvorbu virtuálních prostředí a integraci s WebXR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r>
        <w:rPr>
          <w:b/>
          <w:bCs/>
        </w:rPr>
        <w:t>Needle</w:t>
      </w:r>
      <w:r w:rsidR="005F7100">
        <w:rPr>
          <w:b/>
          <w:bCs/>
        </w:rPr>
        <w:t xml:space="preserve"> </w:t>
      </w:r>
      <w:r>
        <w:rPr>
          <w:b/>
          <w:bCs/>
        </w:rPr>
        <w:t xml:space="preserve">engine </w:t>
      </w:r>
      <w:r>
        <w:t>– integrace desktopových aplikací Unity, Blender aj.</w:t>
      </w:r>
    </w:p>
    <w:p w14:paraId="40A91B86" w14:textId="2E51470C" w:rsidR="00EF7E0B" w:rsidRPr="00270239" w:rsidRDefault="00EF7E0B" w:rsidP="00270239">
      <w:pPr>
        <w:pStyle w:val="Normlnprvnodsazen"/>
        <w:rPr>
          <w:highlight w:val="yellow"/>
        </w:rPr>
      </w:pPr>
      <w:r w:rsidRPr="00270239">
        <w:rPr>
          <w:highlight w:val="yellow"/>
          <w:lang w:eastAsia="en-US"/>
        </w:rPr>
        <w:lastRenderedPageBreak/>
        <w:t xml:space="preserve">Three.js poskytuje soubor tříd pro jednotlivé komponenty 3D vizualizace Hlavním rozhraním </w:t>
      </w:r>
      <w:r w:rsidRPr="00270239">
        <w:rPr>
          <w:highlight w:val="yellow"/>
        </w:rPr>
        <w:t xml:space="preserve">je </w:t>
      </w:r>
      <w:r w:rsidRPr="00270239">
        <w:rPr>
          <w:i/>
          <w:iCs/>
          <w:highlight w:val="yellow"/>
        </w:rPr>
        <w:t>Renderer</w:t>
      </w:r>
      <w:r w:rsidRPr="00270239">
        <w:rPr>
          <w:highlight w:val="yellow"/>
        </w:rPr>
        <w:t xml:space="preserve">, který při poskytnutí Scény a Kamery umožní skrze WebGL vykreslit část 3D prostředí, které je v záběru kamery jakožto 2D obraz v rámci </w:t>
      </w:r>
      <w:r w:rsidRPr="00270239">
        <w:rPr>
          <w:highlight w:val="yellow"/>
          <w:lang w:val="en-US"/>
        </w:rPr>
        <w:t>&lt;</w:t>
      </w:r>
      <w:r w:rsidRPr="00270239">
        <w:rPr>
          <w:highlight w:val="yellow"/>
        </w:rPr>
        <w:t xml:space="preserve">canvas&gt; HTML elementu. Hlavní strukturou v three.js je graf scény </w:t>
      </w:r>
      <w:r w:rsidR="00270239" w:rsidRPr="00270239">
        <w:rPr>
          <w:highlight w:val="yellow"/>
        </w:rPr>
        <w:fldChar w:fldCharType="begin"/>
      </w:r>
      <w:r w:rsidR="00270239" w:rsidRPr="00270239">
        <w:rPr>
          <w:highlight w:val="yellow"/>
        </w:rPr>
        <w:instrText xml:space="preserve"> REF _Ref155017995 \h </w:instrText>
      </w:r>
      <w:r w:rsidR="00270239">
        <w:rPr>
          <w:highlight w:val="yellow"/>
        </w:rPr>
        <w:instrText xml:space="preserve"> \* MERGEFORMAT </w:instrText>
      </w:r>
      <w:r w:rsidR="00270239" w:rsidRPr="00270239">
        <w:rPr>
          <w:highlight w:val="yellow"/>
        </w:rPr>
      </w:r>
      <w:r w:rsidR="00270239" w:rsidRPr="00270239">
        <w:rPr>
          <w:highlight w:val="yellow"/>
        </w:rPr>
        <w:fldChar w:fldCharType="separate"/>
      </w:r>
      <w:r w:rsidR="0029348A" w:rsidRPr="00270239">
        <w:rPr>
          <w:highlight w:val="yellow"/>
        </w:rPr>
        <w:t xml:space="preserve">Obr. </w:t>
      </w:r>
      <w:r w:rsidR="0029348A">
        <w:rPr>
          <w:noProof/>
          <w:highlight w:val="yellow"/>
        </w:rPr>
        <w:t>18</w:t>
      </w:r>
      <w:r w:rsidR="0029348A" w:rsidRPr="00270239">
        <w:rPr>
          <w:highlight w:val="yellow"/>
        </w:rPr>
        <w:t xml:space="preserve"> Graf scény a kartézský souřadnicový systém three.js aplikace. (three.js Contributors 2023c; Discover three.js Contributors 2023)</w:t>
      </w:r>
      <w:r w:rsidR="00270239" w:rsidRPr="00270239">
        <w:rPr>
          <w:highlight w:val="yellow"/>
        </w:rPr>
        <w:fldChar w:fldCharType="end"/>
      </w:r>
      <w:r w:rsidR="00270239" w:rsidRPr="00270239">
        <w:rPr>
          <w:highlight w:val="yellow"/>
        </w:rPr>
        <w:t>.</w:t>
      </w:r>
      <w:r w:rsidRPr="00270239">
        <w:rPr>
          <w:highlight w:val="yellow"/>
        </w:rPr>
        <w:t xml:space="preserve"> </w:t>
      </w:r>
    </w:p>
    <w:p w14:paraId="3291AA1D" w14:textId="77777777" w:rsidR="00EF7E0B" w:rsidRPr="00270239" w:rsidRDefault="00EF7E0B" w:rsidP="00EF7E0B">
      <w:pPr>
        <w:rPr>
          <w:highlight w:val="yellow"/>
        </w:rPr>
      </w:pPr>
    </w:p>
    <w:p w14:paraId="1937EA7D" w14:textId="77777777" w:rsidR="00EF7E0B" w:rsidRPr="00270239" w:rsidRDefault="00EF7E0B" w:rsidP="00EF7E0B">
      <w:pPr>
        <w:keepNext/>
        <w:rPr>
          <w:highlight w:val="yellow"/>
        </w:rPr>
      </w:pPr>
      <w:r w:rsidRPr="00270239">
        <w:rPr>
          <w:noProof/>
          <w:highlight w:val="yellow"/>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270239">
        <w:rPr>
          <w:noProof/>
          <w:highlight w:val="yellow"/>
        </w:rPr>
        <w:t xml:space="preserve"> </w:t>
      </w:r>
      <w:r w:rsidRPr="00270239">
        <w:rPr>
          <w:noProof/>
          <w:highlight w:val="yellow"/>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037693" cy="2287936"/>
                    </a:xfrm>
                    <a:prstGeom prst="rect">
                      <a:avLst/>
                    </a:prstGeom>
                  </pic:spPr>
                </pic:pic>
              </a:graphicData>
            </a:graphic>
          </wp:inline>
        </w:drawing>
      </w:r>
    </w:p>
    <w:p w14:paraId="112B699F" w14:textId="5A5472C2" w:rsidR="00EF7E0B" w:rsidRPr="00270239" w:rsidRDefault="00EF7E0B" w:rsidP="000023D6">
      <w:pPr>
        <w:pStyle w:val="Caption"/>
        <w:rPr>
          <w:highlight w:val="yellow"/>
        </w:rPr>
      </w:pPr>
      <w:bookmarkStart w:id="152" w:name="_Ref155017995"/>
      <w:r w:rsidRPr="00270239">
        <w:rPr>
          <w:highlight w:val="yellow"/>
        </w:rPr>
        <w:t xml:space="preserve">Obr. </w:t>
      </w:r>
      <w:r w:rsidRPr="00270239">
        <w:rPr>
          <w:highlight w:val="yellow"/>
        </w:rPr>
        <w:fldChar w:fldCharType="begin"/>
      </w:r>
      <w:r w:rsidRPr="00270239">
        <w:rPr>
          <w:highlight w:val="yellow"/>
        </w:rPr>
        <w:instrText xml:space="preserve"> SEQ Obr. \* ARABIC </w:instrText>
      </w:r>
      <w:r w:rsidRPr="00270239">
        <w:rPr>
          <w:highlight w:val="yellow"/>
        </w:rPr>
        <w:fldChar w:fldCharType="separate"/>
      </w:r>
      <w:r w:rsidR="0029348A">
        <w:rPr>
          <w:noProof/>
          <w:highlight w:val="yellow"/>
        </w:rPr>
        <w:t>18</w:t>
      </w:r>
      <w:r w:rsidRPr="00270239">
        <w:rPr>
          <w:noProof/>
          <w:highlight w:val="yellow"/>
        </w:rPr>
        <w:fldChar w:fldCharType="end"/>
      </w:r>
      <w:r w:rsidRPr="00270239">
        <w:rPr>
          <w:highlight w:val="yellow"/>
        </w:rPr>
        <w:t xml:space="preserve"> Graf scény a kartézský souřadnicový systém three.js aplikace. </w:t>
      </w:r>
      <w:r w:rsidRPr="00270239">
        <w:rPr>
          <w:highlight w:val="yellow"/>
        </w:rPr>
        <w:fldChar w:fldCharType="begin"/>
      </w:r>
      <w:r w:rsidRPr="00270239">
        <w:rPr>
          <w:highlight w:val="yellow"/>
        </w:rP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270239">
        <w:rPr>
          <w:highlight w:val="yellow"/>
        </w:rPr>
        <w:fldChar w:fldCharType="separate"/>
      </w:r>
      <w:r w:rsidRPr="00270239">
        <w:rPr>
          <w:highlight w:val="yellow"/>
        </w:rPr>
        <w:t>(three.js Contributors 2023c; Discover three.js Contributors 2023)</w:t>
      </w:r>
      <w:r w:rsidRPr="00270239">
        <w:rPr>
          <w:highlight w:val="yellow"/>
        </w:rPr>
        <w:fldChar w:fldCharType="end"/>
      </w:r>
      <w:bookmarkEnd w:id="152"/>
    </w:p>
    <w:p w14:paraId="497FB2AE" w14:textId="3C71AB3E" w:rsidR="00EF7E0B" w:rsidRDefault="00EF7E0B" w:rsidP="00EF7E0B">
      <w:pPr>
        <w:pStyle w:val="Normlnprvnodsazen"/>
        <w:rPr>
          <w:lang w:eastAsia="en-US"/>
        </w:rPr>
      </w:pPr>
      <w:r w:rsidRPr="00270239">
        <w:rPr>
          <w:highlight w:val="yellow"/>
          <w:lang w:eastAsia="en-US"/>
        </w:rPr>
        <w:t xml:space="preserve">Geolokace v three.js není </w:t>
      </w:r>
      <w:r w:rsidRPr="00270239">
        <w:rPr>
          <w:highlight w:val="yellow"/>
        </w:rPr>
        <w:t>inherentně</w:t>
      </w:r>
      <w:r w:rsidRPr="00270239">
        <w:rPr>
          <w:highlight w:val="yellow"/>
          <w:lang w:eastAsia="en-US"/>
        </w:rPr>
        <w:t xml:space="preserve"> implementována. Využívá 3D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270239">
        <w:rPr>
          <w:i/>
          <w:iCs/>
          <w:highlight w:val="yellow"/>
          <w:lang w:eastAsia="en-US"/>
        </w:rPr>
        <w:t>translace</w:t>
      </w:r>
      <w:r w:rsidRPr="00270239">
        <w:rPr>
          <w:highlight w:val="yellow"/>
          <w:lang w:eastAsia="en-US"/>
        </w:rPr>
        <w:t xml:space="preserve">, </w:t>
      </w:r>
      <w:r w:rsidRPr="00270239">
        <w:rPr>
          <w:i/>
          <w:iCs/>
          <w:highlight w:val="yellow"/>
          <w:lang w:eastAsia="en-US"/>
        </w:rPr>
        <w:t>rotace</w:t>
      </w:r>
      <w:r w:rsidRPr="00270239">
        <w:rPr>
          <w:highlight w:val="yellow"/>
          <w:lang w:eastAsia="en-US"/>
        </w:rPr>
        <w:t xml:space="preserve">, </w:t>
      </w:r>
      <w:r w:rsidRPr="00270239">
        <w:rPr>
          <w:i/>
          <w:iCs/>
          <w:highlight w:val="yellow"/>
          <w:lang w:eastAsia="en-US"/>
        </w:rPr>
        <w:t>scaling</w:t>
      </w:r>
      <w:r w:rsidRPr="00270239">
        <w:rPr>
          <w:highlight w:val="yellow"/>
          <w:lang w:eastAsia="en-US"/>
        </w:rPr>
        <w:t xml:space="preserve">) je definována v souřadnicovém systému </w:t>
      </w:r>
      <w:r w:rsidR="005A518A" w:rsidRPr="00270239">
        <w:rPr>
          <w:highlight w:val="yellow"/>
          <w:lang w:eastAsia="en-US"/>
        </w:rPr>
        <w:t>rodičovského</w:t>
      </w:r>
      <w:r w:rsidRPr="00270239">
        <w:rPr>
          <w:highlight w:val="yellow"/>
          <w:lang w:eastAsia="en-US"/>
        </w:rPr>
        <w:t xml:space="preserve"> nódu v rámci grafu scény.</w:t>
      </w:r>
      <w:r>
        <w:rPr>
          <w:lang w:eastAsia="en-US"/>
        </w:rPr>
        <w:t xml:space="preserve"> </w:t>
      </w:r>
    </w:p>
    <w:p w14:paraId="2FFEE812" w14:textId="37E64FC7" w:rsidR="00270239" w:rsidRDefault="00EF7E0B" w:rsidP="00270239">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m WebXR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fldChar w:fldCharType="separate"/>
      </w:r>
      <w:r w:rsidR="0029348A">
        <w:rPr>
          <w:b/>
          <w:bCs/>
          <w:lang w:val="en-US" w:eastAsia="en-US"/>
        </w:rPr>
        <w:t>Error! Reference source not found.</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Pr>
          <w:lang w:eastAsia="en-US"/>
        </w:rPr>
        <w:instrText xml:space="preserve"> \* MERGEFORMAT </w:instrText>
      </w:r>
      <w:r w:rsidR="00270239" w:rsidRPr="00270239">
        <w:rPr>
          <w:lang w:eastAsia="en-US"/>
        </w:rPr>
        <w:fldChar w:fldCharType="separate"/>
      </w:r>
      <w:r w:rsidR="0029348A">
        <w:rPr>
          <w:b/>
          <w:bCs/>
          <w:lang w:val="en-US" w:eastAsia="en-US"/>
        </w:rPr>
        <w:t>Error! Reference source not found.</w:t>
      </w:r>
      <w:r w:rsidR="00270239" w:rsidRPr="00270239">
        <w:rPr>
          <w:lang w:eastAsia="en-US"/>
        </w:rPr>
        <w:fldChar w:fldCharType="end"/>
      </w:r>
      <w:r w:rsidRPr="00270239">
        <w:rPr>
          <w:lang w:eastAsia="en-US"/>
        </w:rPr>
        <w:t>).</w:t>
      </w:r>
      <w:r w:rsidRPr="00C74EEE">
        <w:rPr>
          <w:lang w:eastAsia="en-US"/>
        </w:rPr>
        <w:t xml:space="preserve"> </w:t>
      </w:r>
      <w:r>
        <w:rPr>
          <w:lang w:eastAsia="en-US"/>
        </w:rPr>
        <w:t xml:space="preserve">Propojení s WebXR životním cyklem je v three.js implementováno skrze třídu VRButton. Návratovou hodnotou třídy VRButton je html </w:t>
      </w:r>
      <w:r w:rsidR="005A518A">
        <w:rPr>
          <w:lang w:val="en-US" w:eastAsia="en-US"/>
        </w:rPr>
        <w:t>&lt;</w:t>
      </w:r>
      <w:r>
        <w:rPr>
          <w:lang w:eastAsia="en-US"/>
        </w:rPr>
        <w:t>button</w:t>
      </w:r>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r w:rsidR="005A518A" w:rsidRPr="005A518A">
        <w:rPr>
          <w:i/>
          <w:iCs/>
          <w:lang w:eastAsia="en-US"/>
        </w:rPr>
        <w:t>raycasting</w:t>
      </w:r>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01B3D6E4" w:rsidR="00530083" w:rsidRDefault="00E97AB2" w:rsidP="00E97AB2">
      <w:pPr>
        <w:pStyle w:val="Normlnprvnodsazen"/>
        <w:ind w:firstLine="0"/>
        <w:rPr>
          <w:lang w:eastAsia="en-US"/>
        </w:rPr>
      </w:pPr>
      <w:r>
        <w:rPr>
          <w:lang w:eastAsia="en-US"/>
        </w:rPr>
        <w:lastRenderedPageBreak/>
        <w:t xml:space="preserve">Babylon.js je obdobně jako three.js javascriptová knihovna umožňující vykreslování 3D scén na základě WebGL aj. API na nižších úrovních. Babylon.js je komunitní open source projekt Babylon.js mimo vykreslovací funkcionalitu poskytuje i prvky herních enginů jakožto fyzikální simulace, animace, VR, raycasting aj. </w:t>
      </w:r>
      <w:r w:rsidR="00530083">
        <w:rPr>
          <w:lang w:eastAsia="en-US"/>
        </w:rPr>
        <w:t>Babylon.js podporuje metody PBR (</w:t>
      </w:r>
      <w:r w:rsidR="00530083" w:rsidRPr="00530083">
        <w:rPr>
          <w:i/>
          <w:iCs/>
          <w:lang w:eastAsia="en-US"/>
        </w:rPr>
        <w:t>physically based rendering</w:t>
      </w:r>
      <w:r w:rsidR="00530083">
        <w:rPr>
          <w:lang w:eastAsia="en-US"/>
        </w:rPr>
        <w:t xml:space="preserve">) vykreslování a výměnný formát glTF.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3D7646D2" w:rsidR="00530083" w:rsidRDefault="00530083" w:rsidP="007A4C28">
      <w:pPr>
        <w:pStyle w:val="Normlnprvnodsazen"/>
        <w:rPr>
          <w:lang w:val="en-US" w:eastAsia="en-US"/>
        </w:rPr>
      </w:pPr>
      <w:r>
        <w:rPr>
          <w:lang w:eastAsia="en-US"/>
        </w:rPr>
        <w:t xml:space="preserve">Babylon.js </w:t>
      </w:r>
      <w:r w:rsidR="007A4C28">
        <w:rPr>
          <w:lang w:eastAsia="en-US"/>
        </w:rPr>
        <w:t xml:space="preserve">podporuje WebXR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r>
        <w:rPr>
          <w:lang w:eastAsia="en-US"/>
        </w:rPr>
        <w:t>WebXR</w:t>
      </w:r>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Obdobně jako v three.js poskytuje VRButton třídu</w:t>
      </w:r>
      <w:r w:rsidR="00431D81">
        <w:rPr>
          <w:lang w:eastAsia="en-US"/>
        </w:rPr>
        <w:t xml:space="preserve">, skrze kterou je možné propojit vykreslovací cyklus s WebXR. </w:t>
      </w:r>
    </w:p>
    <w:p w14:paraId="1E99E904" w14:textId="73CAF327"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431D81">
        <w:rPr>
          <w:lang w:eastAsia="en-US"/>
        </w:rPr>
        <w:t xml:space="preserve"> </w:t>
      </w:r>
      <w:r w:rsidR="007A4C28" w:rsidRPr="008F0FAE">
        <w:rPr>
          <w:i/>
          <w:iCs/>
          <w:lang w:eastAsia="en-US"/>
        </w:rPr>
        <w:t>fallback</w:t>
      </w:r>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myš, popř. selekce pohledem</w:t>
      </w:r>
      <w:r w:rsidR="00431D81">
        <w:rPr>
          <w:lang w:eastAsia="en-US"/>
        </w:rPr>
        <w:t xml:space="preserve">. </w:t>
      </w:r>
      <w:r w:rsidR="009A376E" w:rsidRPr="008F0FAE">
        <w:rPr>
          <w:lang w:eastAsia="en-US"/>
        </w:rPr>
        <w:t>Pohyb je implementován primárně pomocí teleportace.</w:t>
      </w:r>
      <w:r w:rsidR="00431D81">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Default="00B36706" w:rsidP="00B36706">
      <w:pPr>
        <w:pStyle w:val="Malnadpis"/>
      </w:pPr>
      <w:r>
        <w:t>PlayCanvas</w:t>
      </w:r>
    </w:p>
    <w:p w14:paraId="50A65F8F" w14:textId="4F47AD5F" w:rsidR="00B36706" w:rsidRPr="00431D81" w:rsidRDefault="00B36706" w:rsidP="00B36706">
      <w:pPr>
        <w:pStyle w:val="Malnadpis"/>
        <w:rPr>
          <w:b w:val="0"/>
          <w:bCs/>
        </w:rPr>
      </w:pPr>
      <w:r>
        <w:rPr>
          <w:b w:val="0"/>
          <w:bCs/>
        </w:rPr>
        <w:t>Jedná se o Javascriptov</w:t>
      </w:r>
      <w:r w:rsidR="00F30B0C">
        <w:rPr>
          <w:b w:val="0"/>
          <w:bCs/>
        </w:rPr>
        <w:t xml:space="preserve">é cloudové řešení s </w:t>
      </w:r>
      <w:r>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48A8FA0B" w14:textId="2D62677C" w:rsidR="00DB0571" w:rsidRDefault="00DB0571" w:rsidP="00DB0571">
      <w:pPr>
        <w:pStyle w:val="Heading3"/>
      </w:pPr>
      <w:bookmarkStart w:id="153" w:name="_Toc155046827"/>
      <w:r>
        <w:t>VR frameworky</w:t>
      </w:r>
      <w:bookmarkEnd w:id="153"/>
    </w:p>
    <w:p w14:paraId="3EFCC501" w14:textId="28A482FE"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r w:rsidR="00431D81">
        <w:t>technologie</w:t>
      </w:r>
      <w:r w:rsidR="007D0B72">
        <w:t xml:space="preserve"> specializující se na tvorbu virtuálních prostředí. Jelikož virtuální realita vyžaduje vykreslování 3D prostorou, jsou technologie umožňující tvorbu VP často nadstavbou nad knihovnami zmíněnými v předešlé kapitole.</w:t>
      </w:r>
    </w:p>
    <w:p w14:paraId="0E1CC6FB" w14:textId="67F4EEC8" w:rsidR="00DB0571" w:rsidRDefault="00DB0571" w:rsidP="00DB0571">
      <w:pPr>
        <w:rPr>
          <w:b/>
          <w:bCs/>
        </w:rPr>
      </w:pPr>
      <w:r w:rsidRPr="001F6849">
        <w:rPr>
          <w:b/>
          <w:bCs/>
        </w:rPr>
        <w:t>A – Frame</w:t>
      </w:r>
    </w:p>
    <w:p w14:paraId="7871FA67" w14:textId="77777777" w:rsidR="006B0B4A" w:rsidRDefault="00DB0571" w:rsidP="006B0B4A">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 xml:space="preserve">který poskytuje deklarativní a rozšiřitelnou strukturu nad knihovnou three.js. A-Frame využívá three.js pro manipulaci WebGL primitiv. </w:t>
      </w:r>
      <w:r w:rsidRPr="001F6849">
        <w:rPr>
          <w:i/>
          <w:iCs/>
          <w:lang w:eastAsia="en-US"/>
        </w:rPr>
        <w:t>Entity – Component</w:t>
      </w:r>
      <w:r w:rsidRPr="001F6849">
        <w:rPr>
          <w:lang w:eastAsia="en-US"/>
        </w:rPr>
        <w:t xml:space="preserve"> přístup umožňuje definování entit jakožto elementů přímo v HTML kódu a následně definování komponent v rámci JavaScriptu. </w:t>
      </w:r>
      <w:r w:rsidRPr="001F6849">
        <w:t>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a manipulaci s prvky VR na webové stránce.</w:t>
      </w:r>
      <w:r>
        <w:t xml:space="preserve"> Jednoduše A-Frame vytváří </w:t>
      </w:r>
      <w:r w:rsidR="006B0B4A">
        <w:t>framework, ve</w:t>
      </w:r>
      <w:r>
        <w:t xml:space="preserve"> kterém </w:t>
      </w:r>
      <w:r>
        <w:lastRenderedPageBreak/>
        <w:t xml:space="preserve">je možné o 3D prostředích přemýšlet jako HTML dokumentech. </w:t>
      </w:r>
      <w:r w:rsidR="006B0B4A">
        <w:t>Z pohledu herních enginů aframe nahrazuje GUI editor strukturou HTML.</w:t>
      </w:r>
    </w:p>
    <w:p w14:paraId="0FDFAE9D" w14:textId="3FA6FC57" w:rsidR="006B0B4A" w:rsidRDefault="006B0B4A" w:rsidP="006B0B4A">
      <w:pPr>
        <w:pStyle w:val="Normlnprvnodsazen"/>
      </w:pPr>
      <w:r w:rsidRPr="006B0B4A">
        <w:t xml:space="preserve">V případě kompatibility s WebXR specifikací A-Frame rozšiřuje abstrakce (VR Buttton) poskytované v rámci three.js o další funkcionalitu. Pouhým přidáním elementu &lt;a-scene&gt; do </w:t>
      </w:r>
      <w:r>
        <w:t>HTML</w:t>
      </w:r>
      <w:r w:rsidRPr="006B0B4A">
        <w:t xml:space="preserve"> dokumentu je možné dosáhnout VP s podporou pro 3 DoF pohyb.</w:t>
      </w:r>
    </w:p>
    <w:p w14:paraId="008FF652" w14:textId="01FE2CE4" w:rsidR="006B0B4A" w:rsidRDefault="006B0B4A" w:rsidP="006B0B4A">
      <w:pPr>
        <w:pStyle w:val="Normlnprvnodsazen"/>
      </w:pPr>
      <w:r>
        <w:t xml:space="preserve">V případě komplexnějších projektů nežli je jednoduchá scéna s malým počtem objektů se především umisťování jednotlivých objektů v prostoru VP stává velice nepřehledné. V porovnání s GUI editory, kde je možné návrh scény provádět graficky je přístup návrhu scény v rámci HTML dokumentu méně vhodný. Dále komplexní projekty vyžadují </w:t>
      </w:r>
      <w:r w:rsidR="00DB0571">
        <w:t>pokročil</w:t>
      </w:r>
      <w:r>
        <w:t>ou</w:t>
      </w:r>
      <w:r w:rsidR="00DB0571">
        <w:t xml:space="preserve"> optimalizac</w:t>
      </w:r>
      <w:r>
        <w:t>i</w:t>
      </w:r>
      <w:r w:rsidR="00DB0571">
        <w:t xml:space="preserve"> (počet vykreslovacích dotazů, komprese textur, komprese geometrie aj.). A-Frame sám o sobě poskytuje pouze základní podporu optimalizačních procesů. Je tedy na </w:t>
      </w:r>
      <w:r>
        <w:t>vývojáři,</w:t>
      </w:r>
      <w:r w:rsidR="00DB0571">
        <w:t xml:space="preserve"> aby tyto techniky implementoval. </w:t>
      </w:r>
    </w:p>
    <w:p w14:paraId="19A9A5A0" w14:textId="2B494087" w:rsidR="00DB0571" w:rsidRPr="00DD1D11" w:rsidRDefault="00DB0571" w:rsidP="00DD1D11">
      <w:pPr>
        <w:pStyle w:val="Normlnprvnodsazen"/>
        <w:ind w:firstLine="0"/>
        <w:rPr>
          <w:b/>
          <w:bCs/>
          <w:lang w:val="en-US" w:eastAsia="en-US"/>
        </w:rPr>
      </w:pPr>
      <w:r w:rsidRPr="00DD1D11">
        <w:rPr>
          <w:b/>
          <w:bCs/>
          <w:lang w:val="en-US" w:eastAsia="en-US"/>
        </w:rPr>
        <w:t xml:space="preserve">Needle engine </w:t>
      </w:r>
    </w:p>
    <w:p w14:paraId="7FC9DB5F" w14:textId="32933AA7" w:rsidR="00DD1D11" w:rsidRDefault="00DB0571" w:rsidP="00DD1D11">
      <w:r w:rsidRPr="001F6849">
        <w:t>Jedná se o webový runtime pro 3D aplikace</w:t>
      </w:r>
      <w:r w:rsidR="00DD1D11">
        <w:t xml:space="preserve"> (Unity, Blender)</w:t>
      </w:r>
      <w:r w:rsidRPr="001F6849">
        <w:t>.</w:t>
      </w:r>
      <w:r w:rsidR="00DD1D11">
        <w:t xml:space="preserve"> U</w:t>
      </w:r>
      <w:r w:rsidRPr="001F6849">
        <w:t xml:space="preserve">možňuje propojení mezi Unity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scénu. </w:t>
      </w:r>
      <w:r w:rsidR="00DD1D11">
        <w:t xml:space="preserve">Primární výhodou Needle enignu je možnost rychlých iterací při vývoji. Změny provedené v Unity editoru se okamžitě promítají ve vygenerované three.js aplikaci běžící na vývojovém serveru. Unity engine sám o sobě poskytuje export projektů do HTML5 a </w:t>
      </w:r>
      <w:r w:rsidRPr="00DD1D11">
        <w:t xml:space="preserve">WebGL umožňuje export pomocí IL2CPP do C++ a následně do </w:t>
      </w:r>
      <w:r w:rsidRPr="00DD1D11">
        <w:rPr>
          <w:i/>
          <w:iCs/>
        </w:rPr>
        <w:t>WebAssembly,</w:t>
      </w:r>
      <w:r w:rsidRPr="00DD1D11">
        <w:t xml:space="preserve"> což umožňuje spuštění výkonnostně náročných scén ve webovém prostředí. Toto je však umožněno na úkor rychlosti prototypování a iteracím ve vývoji samotné scény.</w:t>
      </w:r>
      <w:r w:rsidR="00DD1D11">
        <w:t xml:space="preserve"> </w:t>
      </w:r>
      <w:r w:rsidRPr="001F6849">
        <w:t>Výsledná webová aplikace je kompletně vykreslována pomocí three.js. Komponenty definované v rámci Unity Editoru jsou mapovány na vlastnosti a metody three.js třídy Object3D a graf</w:t>
      </w:r>
      <w:r w:rsidR="00DD1D11">
        <w:t>u</w:t>
      </w:r>
      <w:r w:rsidRPr="001F6849">
        <w:t xml:space="preserve"> scény. Vlastní komponenty </w:t>
      </w:r>
      <w:r w:rsidR="00DD1D11">
        <w:t xml:space="preserve">je možné psát pomocí javascriptu. </w:t>
      </w:r>
      <w:r w:rsidRPr="001F6849">
        <w:t xml:space="preserve">Needle Enigne následně </w:t>
      </w:r>
      <w:r w:rsidR="00DD1D11">
        <w:t xml:space="preserve">komponenty </w:t>
      </w:r>
      <w:r w:rsidRPr="001F6849">
        <w:t xml:space="preserve">automaticky </w:t>
      </w:r>
      <w:r w:rsidR="00DD1D11">
        <w:t xml:space="preserve">přeloží </w:t>
      </w:r>
      <w:r w:rsidRPr="001F6849">
        <w:t xml:space="preserve">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Souhrn předpřipravených komponentů a nástrojů, které umožňují tvorbu scény v rámci Unity Editoru</w:t>
      </w:r>
      <w:r w:rsidR="00DD1D11">
        <w:t>, e</w:t>
      </w:r>
      <w:r w:rsidRPr="001F6849">
        <w:t>xport vytvořené scény do glTF formát</w:t>
      </w:r>
      <w:r w:rsidR="00DD1D11">
        <w:t>u a we</w:t>
      </w:r>
      <w:r w:rsidRPr="001F6849">
        <w:t>bové prostředí, které načítá glTF soubory a vykresluje je pomocí three.js</w:t>
      </w:r>
      <w:r w:rsidR="00DD1D11">
        <w:t>.</w:t>
      </w:r>
    </w:p>
    <w:p w14:paraId="416B3AFB" w14:textId="6362E835" w:rsidR="00DD1D11" w:rsidRPr="00DD1D11" w:rsidRDefault="00DD1D11" w:rsidP="00DD1D11">
      <w:pPr>
        <w:pStyle w:val="Normlnprvnodsazen"/>
        <w:rPr>
          <w:lang w:eastAsia="en-US"/>
        </w:rPr>
      </w:pPr>
      <w:r>
        <w:rPr>
          <w:lang w:eastAsia="en-US"/>
        </w:rPr>
        <w:t>Needle engine poskytuje předpřipravené komponenty pro tvorbu základní scény VP. Pokročilá interakce s objekty, popř. pohyb pomocí teleportace je nutné implementovat samostatně. Z hlediska optimalizace Needle engine umožňuje automatickou konverzi textur do formátu</w:t>
      </w:r>
      <w:r w:rsidR="00983B7D">
        <w:rPr>
          <w:lang w:eastAsia="en-US"/>
        </w:rPr>
        <w:t xml:space="preserve"> KTX2</w:t>
      </w:r>
      <w:r>
        <w:rPr>
          <w:lang w:eastAsia="en-US"/>
        </w:rPr>
        <w:t xml:space="preserve">, čímž výrazně snižuje velikost scén. Každopádně </w:t>
      </w:r>
      <w:r w:rsidR="00983B7D">
        <w:rPr>
          <w:lang w:eastAsia="en-US"/>
        </w:rPr>
        <w:t xml:space="preserve">Needl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Default="005B6BC8" w:rsidP="005B6BC8">
      <w:pPr>
        <w:pStyle w:val="Heading3"/>
      </w:pPr>
      <w:bookmarkStart w:id="154" w:name="_Toc155046828"/>
      <w:r>
        <w:t>Herní enginy</w:t>
      </w:r>
      <w:bookmarkEnd w:id="154"/>
    </w:p>
    <w:p w14:paraId="688F8E0C" w14:textId="4F6FBE73" w:rsidR="00173EE3" w:rsidRPr="00173EE3" w:rsidRDefault="005B6BC8" w:rsidP="0028129D">
      <w:r w:rsidRPr="00CC22A1">
        <w:t>Tradičně se jedná o desktopové aplikace specializované pro vývoj počítačových her, popř. interaktivních prostředí.  Primárním zaměřením je vývoj her</w:t>
      </w:r>
      <w:r w:rsidR="00983B7D">
        <w:t xml:space="preserve">. Výstupem je tedy binární soubor vytvořený pro danou platformu / operační systém. </w:t>
      </w:r>
      <w:r w:rsidRPr="00CC22A1">
        <w:t xml:space="preserve">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w:t>
      </w:r>
      <w:r w:rsidRPr="00CC22A1">
        <w:lastRenderedPageBreak/>
        <w:t>tvorbu v herních eng</w:t>
      </w:r>
      <w:r w:rsidR="00983B7D">
        <w:t>i</w:t>
      </w:r>
      <w:r w:rsidRPr="00CC22A1">
        <w:t>nech s webem je export kompletních projektů do WebAssembly</w:t>
      </w:r>
      <w:r w:rsidRPr="00022377">
        <w:rPr>
          <w:rStyle w:val="FootnoteReference"/>
        </w:rPr>
        <w:footnoteReference w:id="6"/>
      </w:r>
      <w:r w:rsidRPr="00CC22A1">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CC22A1">
        <w:t>kompatibilní</w:t>
      </w:r>
      <w:r w:rsidRPr="00CC22A1">
        <w:t xml:space="preserve"> s WebGL a HTML5.</w:t>
      </w:r>
    </w:p>
    <w:p w14:paraId="106C0D34" w14:textId="6EFD3034" w:rsidR="00EF7E0B" w:rsidRDefault="00EF7E0B" w:rsidP="00983B7D">
      <w:pPr>
        <w:pStyle w:val="CaptionTabs"/>
      </w:pPr>
      <w:r>
        <w:t xml:space="preserve">Tab. </w:t>
      </w:r>
      <w:r>
        <w:fldChar w:fldCharType="begin"/>
      </w:r>
      <w:r>
        <w:instrText xml:space="preserve"> SEQ Tab. \* ARABIC </w:instrText>
      </w:r>
      <w:r>
        <w:fldChar w:fldCharType="separate"/>
      </w:r>
      <w:r w:rsidR="0029348A">
        <w:rPr>
          <w:noProof/>
        </w:rPr>
        <w:t>7</w:t>
      </w:r>
      <w:r>
        <w:rPr>
          <w:noProof/>
        </w:rPr>
        <w:fldChar w:fldCharType="end"/>
      </w:r>
      <w:r>
        <w:t xml:space="preserve"> </w:t>
      </w:r>
      <w:r w:rsidR="00D51ED1">
        <w:t>Přehled populárních h</w:t>
      </w:r>
      <w:r w:rsidR="00983B7D">
        <w:t>erní</w:t>
      </w:r>
      <w:r w:rsidR="00D51ED1">
        <w:t xml:space="preserve">ch </w:t>
      </w:r>
      <w:r w:rsidR="00983B7D">
        <w:t>engin</w:t>
      </w:r>
      <w:r w:rsidR="00D51ED1">
        <w:t>ů</w:t>
      </w:r>
      <w:r w:rsidR="00983B7D">
        <w:t>.</w:t>
      </w:r>
      <w:r w:rsidR="00D51ED1">
        <w:t xml:space="preserve"> </w:t>
      </w:r>
      <w:r w:rsidR="00D51ED1">
        <w:fldChar w:fldCharType="begin"/>
      </w:r>
      <w:r w:rsidR="00D51ED1">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fldChar w:fldCharType="separate"/>
      </w:r>
      <w:r w:rsidR="00D51ED1" w:rsidRPr="00D51ED1">
        <w:t>(UnrealEngine 2023; Unity 2023; Seguin 2023)</w:t>
      </w:r>
      <w:r w:rsidR="00D51ED1">
        <w:fldChar w:fldCharType="end"/>
      </w:r>
      <w:r w:rsidR="00983B7D">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EF7E0B" w14:paraId="1D1FBB31" w14:textId="77777777" w:rsidTr="00983B7D">
        <w:trPr>
          <w:trHeight w:val="525"/>
        </w:trPr>
        <w:tc>
          <w:tcPr>
            <w:tcW w:w="1165" w:type="dxa"/>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Jmeno</w:t>
            </w:r>
          </w:p>
        </w:tc>
        <w:tc>
          <w:tcPr>
            <w:tcW w:w="2099" w:type="dxa"/>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917" w:type="dxa"/>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418" w:type="dxa"/>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983B7D">
        <w:trPr>
          <w:trHeight w:val="645"/>
        </w:trPr>
        <w:tc>
          <w:tcPr>
            <w:tcW w:w="1165" w:type="dxa"/>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983B7D">
        <w:trPr>
          <w:trHeight w:val="735"/>
        </w:trPr>
        <w:tc>
          <w:tcPr>
            <w:tcW w:w="1165" w:type="dxa"/>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983B7D">
        <w:trPr>
          <w:trHeight w:val="1020"/>
        </w:trPr>
        <w:tc>
          <w:tcPr>
            <w:tcW w:w="1165" w:type="dxa"/>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917" w:type="dxa"/>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0" w:type="dxa"/>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983B7D">
        <w:trPr>
          <w:trHeight w:val="915"/>
        </w:trPr>
        <w:tc>
          <w:tcPr>
            <w:tcW w:w="1165" w:type="dxa"/>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0" w:type="dxa"/>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bl>
    <w:p w14:paraId="6F644DF8" w14:textId="77777777" w:rsidR="005B6BC8" w:rsidRDefault="005B6BC8" w:rsidP="005B6BC8"/>
    <w:p w14:paraId="2DBE73E1" w14:textId="36D4F982" w:rsidR="00AC4DE3" w:rsidRPr="00AC4DE3" w:rsidRDefault="00AC4DE3" w:rsidP="00AC4DE3">
      <w:pPr>
        <w:pStyle w:val="Normlnprvnodsazen"/>
        <w:ind w:firstLine="0"/>
        <w:rPr>
          <w:b/>
          <w:bCs/>
        </w:rPr>
      </w:pPr>
      <w:r w:rsidRPr="00AC4DE3">
        <w:rPr>
          <w:b/>
          <w:bCs/>
        </w:rPr>
        <w:t>Wonderland Engine</w:t>
      </w:r>
    </w:p>
    <w:p w14:paraId="40D7904E" w14:textId="385416EF" w:rsidR="00D51ED1"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w:t>
      </w:r>
      <w:r w:rsidR="00D51ED1">
        <w:t>em</w:t>
      </w:r>
      <w:r w:rsidR="009F4413">
        <w:t xml:space="preserve"> založeným na </w:t>
      </w:r>
      <w:r w:rsidR="005B6F17" w:rsidRPr="00D51ED1">
        <w:rPr>
          <w:lang w:val="en-US"/>
        </w:rPr>
        <w:t>W</w:t>
      </w:r>
      <w:r w:rsidR="009F4413" w:rsidRPr="00D51ED1">
        <w:rPr>
          <w:lang w:val="en-US"/>
        </w:rPr>
        <w:t>eb</w:t>
      </w:r>
      <w:r w:rsidR="00D51ED1">
        <w:rPr>
          <w:lang w:val="en-US"/>
        </w:rPr>
        <w:t>A</w:t>
      </w:r>
      <w:r w:rsidR="009F4413" w:rsidRPr="00D51ED1">
        <w:rPr>
          <w:lang w:val="en-US"/>
        </w:rPr>
        <w:t>ssembly</w:t>
      </w:r>
      <w:r w:rsidR="009F4413">
        <w:t xml:space="preserve"> exportu. V porovnání s WebAssembly exportem z Unity je však iterační doba </w:t>
      </w:r>
      <w:r w:rsidR="00E250CC">
        <w:t xml:space="preserve">vývoje </w:t>
      </w:r>
      <w:r w:rsidR="009F4413">
        <w:t>ve Wonderland mnohem rychlejší, u jednodušších projektů takřka instantní.</w:t>
      </w:r>
      <w:r w:rsidR="00D51ED1">
        <w:t xml:space="preserve"> </w:t>
      </w:r>
      <w:r w:rsidR="00E250CC">
        <w:t>Wonderland engine je technologií, která je stále v úvodní vývojové fázi</w:t>
      </w:r>
      <w:r w:rsidR="001D23E6">
        <w:t xml:space="preserve">. </w:t>
      </w:r>
      <w:r w:rsidR="00D51ED1">
        <w:t>Engine</w:t>
      </w:r>
      <w:r w:rsidR="001D23E6">
        <w:t xml:space="preserve"> je </w:t>
      </w:r>
      <w:r w:rsidR="00E250CC">
        <w:t xml:space="preserve">vyvíjen </w:t>
      </w:r>
      <w:r w:rsidR="001D23E6">
        <w:t xml:space="preserve">od roku 2019 </w:t>
      </w:r>
      <w:r w:rsidR="00E250CC">
        <w:t xml:space="preserve">malým týmem 3 lidí. Jedná se tedy o místy nestabilní technologii, </w:t>
      </w:r>
      <w:r w:rsidR="00D51ED1">
        <w:t>u které</w:t>
      </w:r>
      <w:r w:rsidR="00E250CC">
        <w:t xml:space="preserve"> je možné očekávat nestandardní chování. Wonderland engine je </w:t>
      </w:r>
      <w:r w:rsidR="001D23E6">
        <w:t xml:space="preserve">proprietární </w:t>
      </w:r>
      <w:r w:rsidR="001D23E6">
        <w:rPr>
          <w:i/>
          <w:iCs/>
        </w:rPr>
        <w:t>closed source</w:t>
      </w:r>
      <w:r w:rsidR="001D23E6">
        <w:t xml:space="preserve"> řešení, které umožňuje volné využití s podmínkou, že veškeré projekty vytvořené v rámci Wonderland enginu nepřináší roční zisk vyšší než 120 000 USD. V tom případě Wonderland požaduje licenční poplatek ve výši 10 % z ročního přijmu. </w:t>
      </w:r>
      <w:r w:rsidR="00D51ED1">
        <w:t xml:space="preserve">Pro </w:t>
      </w:r>
      <w:r w:rsidR="004450F2">
        <w:t>osobní,</w:t>
      </w:r>
      <w:r w:rsidR="00D51ED1">
        <w:t xml:space="preserve"> popř. akademické</w:t>
      </w:r>
      <w:r w:rsidR="001D23E6">
        <w:t xml:space="preserve"> využití je Wonderland volně dostupným řešením.</w:t>
      </w:r>
      <w:r w:rsidR="00A11957">
        <w:t xml:space="preserve"> Wonderland obdobně jako Unity</w:t>
      </w:r>
      <w:r w:rsidR="00D51ED1">
        <w:t xml:space="preserve"> a A-Frame </w:t>
      </w:r>
      <w:r w:rsidR="00A11957">
        <w:t>umožňuje tvorbu aplikací pomocí ECS architektury</w:t>
      </w:r>
      <w:r w:rsidR="00D51ED1">
        <w:t xml:space="preserve">. </w:t>
      </w:r>
      <w:r w:rsidR="00F95AAE">
        <w:t>Vlastní komponenty je možné psát v javascriptu. Skrze komponenty je následně možné dosáhnout složitějších forem interakce.</w:t>
      </w:r>
    </w:p>
    <w:p w14:paraId="4B1CE912" w14:textId="7CA2350D" w:rsidR="004450F2" w:rsidRPr="00A11957" w:rsidRDefault="004450F2" w:rsidP="004450F2">
      <w:pPr>
        <w:pStyle w:val="Normlnprvnodsazen"/>
      </w:pPr>
      <w:r>
        <w:t xml:space="preserve">Na rozdíl od zmíněných obecných herních enginů je Wonderland specializuje na vývoj VP ve webovém prostředí. Wonderland engine poskytuje plnou integraci s WebXR API. Wonderland vhodně abstrahuje specifika životního cyklu WebXR aplikace, jako jsou dotaz na mód lokálního prostoru, požadavek na uživatelský vstup pro inicializaci VP a propojení s vykreslovacím cyklem, za jednoduchá nastavení v rámci editoru. Za účelem vývoje VP tedy v případě Wonderland enginu není nutné znát WebXR API. Tvorba jednoduchého VP spočívá pouze v návrhu scény (rozmístění objektů v 3D prostoru) a spuštění scény přímo z aplikace. </w:t>
      </w:r>
      <w:r>
        <w:lastRenderedPageBreak/>
        <w:t xml:space="preserve">Wonderland engine zkompiluje celý projekt do binárního WebAssembly souboru, který pak spustí na lokálním vývojovém serveru. </w:t>
      </w:r>
      <w:r>
        <w:fldChar w:fldCharType="begin"/>
      </w:r>
      <w:r>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fldChar w:fldCharType="separate"/>
      </w:r>
      <w:r w:rsidRPr="004450F2">
        <w:t>(Wonderland engine 2023)</w:t>
      </w:r>
      <w:r>
        <w:fldChar w:fldCharType="end"/>
      </w:r>
      <w:r>
        <w:t xml:space="preserve"> </w:t>
      </w:r>
    </w:p>
    <w:p w14:paraId="11D861F5" w14:textId="10476F86" w:rsidR="00E250CC" w:rsidRDefault="00AC4DE3" w:rsidP="001D23E6">
      <w:pPr>
        <w:pStyle w:val="Normlnprvnodsazen"/>
      </w:pPr>
      <w:r>
        <w:t xml:space="preserve">Primárním zaměřením enginu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 xml:space="preserve">.basis </w:t>
      </w:r>
      <w:r w:rsidR="005B6F17" w:rsidRPr="005B6F17">
        <w:rPr>
          <w:i/>
          <w:iCs/>
          <w:lang w:val="en-US"/>
        </w:rPr>
        <w:t>/ ktx2</w:t>
      </w:r>
      <w:r w:rsidR="00D51ED1">
        <w:rPr>
          <w:lang w:val="en-US"/>
        </w:rPr>
        <w:t xml:space="preserve"> </w:t>
      </w:r>
      <w:r w:rsidR="005B6F17">
        <w:t xml:space="preserve"> přímo v rámci editoru. Zároveň p</w:t>
      </w:r>
      <w:r w:rsidR="004C4076">
        <w:t>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r w:rsidR="005B6F17">
        <w:t xml:space="preserve"> </w:t>
      </w:r>
      <w:r w:rsidR="001D23E6">
        <w:t xml:space="preserve">Wonderland dále poskytuje detailní dokumentaci. Zároveň mimo dokumentaci </w:t>
      </w:r>
      <w:r w:rsidR="00E250CC">
        <w:t>má Wonderland engine velice silnou a ochotnou komunitu v prostředí veřejného Discord serve</w:t>
      </w:r>
      <w:r w:rsidR="00A11957">
        <w:t xml:space="preserve">ru. </w:t>
      </w:r>
      <w:r w:rsidR="00E250CC">
        <w:t xml:space="preserve">Spolupráce s touto komunitou je klíčová k řešení problémů při vývoji. </w:t>
      </w:r>
      <w:r w:rsidR="00987BDD">
        <w:t>Ačkoliv je Wonderland mladým projektem, existují již uživatelské knihovny, které rozšiřují vestavěné možnosti samotného enginu</w:t>
      </w:r>
      <w:r w:rsidR="00D820CD">
        <w:t xml:space="preserve">. </w:t>
      </w:r>
      <w:r w:rsidR="004450F2">
        <w:fldChar w:fldCharType="begin"/>
      </w:r>
      <w:r w:rsidR="004450F2">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fldChar w:fldCharType="separate"/>
      </w:r>
      <w:r w:rsidR="004450F2" w:rsidRPr="004450F2">
        <w:t>(Hale 2023)</w:t>
      </w:r>
      <w:r w:rsidR="004450F2">
        <w:fldChar w:fldCharType="end"/>
      </w:r>
    </w:p>
    <w:p w14:paraId="3DC8DFE0" w14:textId="77777777" w:rsidR="004450F2" w:rsidRPr="004450F2" w:rsidRDefault="00770B9C" w:rsidP="00244F74">
      <w:pPr>
        <w:pStyle w:val="Heading3"/>
      </w:pPr>
      <w:bookmarkStart w:id="155" w:name="_Toc155046829"/>
      <w:r>
        <w:t>Služby</w:t>
      </w:r>
      <w:bookmarkEnd w:id="155"/>
      <w:r>
        <w:t xml:space="preserve"> </w:t>
      </w:r>
    </w:p>
    <w:p w14:paraId="1C4D02DE" w14:textId="4FD52811" w:rsidR="00770B9C" w:rsidRDefault="00770B9C" w:rsidP="00F95AAE">
      <w:r w:rsidRPr="004450F2">
        <w:rPr>
          <w:lang w:val="en-US"/>
        </w:rPr>
        <w:t>Softwarov</w:t>
      </w:r>
      <w:r>
        <w:t xml:space="preserve">é řešení tvorbu virtuálního prostředí skrze službu. Jedná se o řešení, kdy </w:t>
      </w:r>
      <w:r w:rsidR="00F95AAE">
        <w:t xml:space="preserve">za účelem vytvoření VP není vyžadován vlastní vývoj. </w:t>
      </w:r>
      <w:r>
        <w:t>Uživatel pouze interaktivně konfiguruje, popř. pouze se účastní virtuálního prostředí.</w:t>
      </w:r>
      <w:r w:rsidR="00F95AAE">
        <w:t xml:space="preserve"> Populárním řešením v této kategorii je služba Mozzila Hubs. </w:t>
      </w:r>
    </w:p>
    <w:p w14:paraId="28552061" w14:textId="6C509DAC" w:rsidR="00DE4E4E" w:rsidRPr="001F6849" w:rsidRDefault="00DE4E4E" w:rsidP="00DE4E4E">
      <w:pPr>
        <w:pStyle w:val="Normlnprvnodsazen"/>
        <w:ind w:firstLine="0"/>
        <w:rPr>
          <w:b/>
          <w:bCs/>
        </w:rPr>
      </w:pPr>
      <w:r w:rsidRPr="001F6849">
        <w:rPr>
          <w:b/>
          <w:bCs/>
        </w:rPr>
        <w:t xml:space="preserve">Mozila Hubs </w:t>
      </w:r>
    </w:p>
    <w:p w14:paraId="64E3534C" w14:textId="4120B2A9" w:rsidR="00F95AAE" w:rsidRDefault="00F95AAE" w:rsidP="00173EE3">
      <w:pPr>
        <w:pStyle w:val="Normlnprvnodsazen"/>
        <w:ind w:firstLine="0"/>
      </w:pPr>
      <w:r>
        <w:t xml:space="preserve">Jedná se o softwarové řešení vytvořené společností Mozzila. </w:t>
      </w:r>
      <w:r w:rsidR="00DE4E4E" w:rsidRPr="001F6849">
        <w:t xml:space="preserve">Umožňuje tvorbu kolaborativních virtuálních prostředí v rámci webového prohlížeče. Mozzila Hubs je vystavěna na základech WebRTC pro komunikaci a A-Frame, Three.js a WebGL pro tvorbu, vykreslení a interakci 3D scén. Součástí Mozzila Hubs je i </w:t>
      </w:r>
      <w:r w:rsidR="00DE4E4E" w:rsidRPr="001F6849">
        <w:rPr>
          <w:i/>
          <w:iCs/>
        </w:rPr>
        <w:t>Spoke Editor</w:t>
      </w:r>
      <w:r w:rsidR="00DE4E4E" w:rsidRPr="001F6849">
        <w:t>, což je GUI webová aplikace, umožňující interaktivní tvorbu virtuálních prostředí přímo v prohlížeči.</w:t>
      </w:r>
      <w:r>
        <w:t xml:space="preserve"> </w:t>
      </w:r>
      <w:r w:rsidR="00DE4E4E">
        <w:t xml:space="preserve">Mozzila Hubs je primárně navržena za cílem vytvořit virtuální kolaborativní prostředí, tedy vhodné pro </w:t>
      </w:r>
      <w:r>
        <w:t>interakci</w:t>
      </w:r>
      <w:r w:rsidR="00DE4E4E">
        <w:t xml:space="preserve"> více </w:t>
      </w:r>
      <w:r>
        <w:t>lidí, tj.</w:t>
      </w:r>
      <w:r w:rsidR="00DE4E4E">
        <w:t xml:space="preserve"> ekvivalent virtuálních hovorů skrze aplikace jako Zoom, MS Teams aj. Hubs umožňuje přístup a pohyb ve VP v různých mírách imerze, tedy skrze tradiční obrazovku, myš, klávesnici, ale i skrze řadu HMD.</w:t>
      </w:r>
      <w:r>
        <w:t xml:space="preserve"> </w:t>
      </w:r>
      <w:r w:rsidR="00EC0EAA">
        <w:t>Hubs neumožňují fyzikální simulace (detekce kolizí mezi objekty), vývoj pokročilých interakcí s prostředím a objekty mimo základní pohyb a manipulaci a komplexní animace. Zároveň Hubs nepodporují komprimované formáty a neposkytují způsoby optimalizace geometrie ani textur. V případě komplexních projektů se jedná o nevhodné řešení. Hubs jsou</w:t>
      </w:r>
      <w:r>
        <w:t xml:space="preserve"> </w:t>
      </w:r>
      <w:r w:rsidR="00DE4E4E">
        <w:t xml:space="preserve">vhodné </w:t>
      </w:r>
      <w:r w:rsidR="00EC0EAA">
        <w:t xml:space="preserve">řešení  </w:t>
      </w:r>
      <w:r w:rsidR="00DE4E4E">
        <w:t xml:space="preserve">primárně pro prostředí vyžadující přítomnost více účastníků, jimiž mohou být virtuální učebny, muzea, galerie </w:t>
      </w:r>
      <w:r>
        <w:fldChar w:fldCharType="begin"/>
      </w:r>
      <w:r>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fldChar w:fldCharType="separate"/>
      </w:r>
      <w:r w:rsidRPr="00F95AAE">
        <w:t>(Paradowski Creative 2022a)</w:t>
      </w:r>
      <w:r>
        <w:fldChar w:fldCharType="end"/>
      </w:r>
      <w:r w:rsidR="00EC0EAA">
        <w:t>, které nevyžadují velká množství dat.</w:t>
      </w:r>
    </w:p>
    <w:p w14:paraId="588FC828" w14:textId="4ECD01C4" w:rsidR="00173EE3" w:rsidRDefault="00173EE3" w:rsidP="00173EE3">
      <w:pPr>
        <w:pStyle w:val="Heading3"/>
      </w:pPr>
      <w:bookmarkStart w:id="156" w:name="_Toc155046830"/>
      <w:r>
        <w:t>Optimalizační nástroje</w:t>
      </w:r>
      <w:bookmarkEnd w:id="156"/>
    </w:p>
    <w:p w14:paraId="03E4D914" w14:textId="12F2DB8C" w:rsidR="004E2FCC" w:rsidRPr="00EC0EAA" w:rsidRDefault="004E2FCC" w:rsidP="004E2FCC">
      <w:r w:rsidRPr="004E2FCC">
        <w:t xml:space="preserve">Primárním cílem optimalizace je dosažení efektivnějšího přenosu dat přes síť a rychlejší načítání stránek. </w:t>
      </w:r>
      <w:r>
        <w:t xml:space="preserve">Na proces optimalizace </w:t>
      </w:r>
      <w:r w:rsidR="00EC0EAA">
        <w:t>je možné</w:t>
      </w:r>
      <w:r>
        <w:t xml:space="preserve"> nahlížet ze dvou pohledů: </w:t>
      </w:r>
      <w:r w:rsidRPr="00EC0EAA">
        <w:rPr>
          <w:b/>
          <w:bCs/>
        </w:rPr>
        <w:t>Modifikace samotných 3D modelu</w:t>
      </w:r>
      <w:r>
        <w:t xml:space="preserve"> a </w:t>
      </w:r>
      <w:r w:rsidRPr="00EC0EAA">
        <w:rPr>
          <w:b/>
          <w:bCs/>
        </w:rPr>
        <w:t>Komprese</w:t>
      </w:r>
      <w:r w:rsidR="00EC0EAA">
        <w:rPr>
          <w:b/>
          <w:bCs/>
        </w:rPr>
        <w:t>.</w:t>
      </w:r>
    </w:p>
    <w:p w14:paraId="756662EF" w14:textId="11418BA1" w:rsidR="006170CC" w:rsidRDefault="006170CC" w:rsidP="00FE5E44">
      <w:pPr>
        <w:pStyle w:val="Normlnprvnodsazen"/>
      </w:pPr>
      <w:r>
        <w:t>Modifikaci 3D modelů tvoří 3 hlavní proc</w:t>
      </w:r>
      <w:r w:rsidR="007C03E4">
        <w:t>esy</w:t>
      </w:r>
      <w:r w:rsidR="004E2FCC" w:rsidRPr="004E2FCC">
        <w:t>: optimalizace stromové struktury formátu, optimalizace geometrie a optimalizace textur. První kategorie zahrnuje odstranění prázdných nódů.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w:t>
      </w:r>
      <w:r w:rsidR="00E356B6">
        <w:t xml:space="preserve"> WEBP</w:t>
      </w:r>
      <w:r w:rsidRPr="006170CC">
        <w:t xml:space="preserve">, </w:t>
      </w:r>
      <w:r w:rsidR="00E356B6">
        <w:t>KTX2</w:t>
      </w:r>
      <w:r>
        <w:t xml:space="preserve">. </w:t>
      </w:r>
      <w:r w:rsidRPr="006170CC">
        <w:t>Pro geometrii jsou zkoumány procesy využívající formáty jako gl</w:t>
      </w:r>
      <w:r>
        <w:t>TF</w:t>
      </w:r>
      <w:r w:rsidRPr="006170CC">
        <w:t xml:space="preserve"> a .glb, s důrazem na </w:t>
      </w:r>
      <w:r w:rsidRPr="006170CC">
        <w:rPr>
          <w:i/>
          <w:iCs/>
        </w:rPr>
        <w:t>bundling</w:t>
      </w:r>
      <w:r w:rsidRPr="006170CC">
        <w:t xml:space="preserve"> (slučování meshů za účelem </w:t>
      </w:r>
      <w:r w:rsidRPr="006170CC">
        <w:lastRenderedPageBreak/>
        <w:t xml:space="preserve">snížení počtu </w:t>
      </w:r>
      <w:r>
        <w:t>vykreslovacích příkazů</w:t>
      </w:r>
      <w:r w:rsidRPr="006170CC">
        <w:t xml:space="preserve">), </w:t>
      </w:r>
      <w:r w:rsidRPr="006170CC">
        <w:rPr>
          <w:i/>
          <w:iCs/>
        </w:rPr>
        <w:t>pruning</w:t>
      </w:r>
      <w:r w:rsidRPr="006170CC">
        <w:t xml:space="preserve"> (odstraňování nepotřebné geometrie) a </w:t>
      </w:r>
      <w:r w:rsidRPr="006170CC">
        <w:rPr>
          <w:i/>
          <w:iCs/>
        </w:rPr>
        <w:t>flattening</w:t>
      </w:r>
      <w:r w:rsidRPr="006170CC">
        <w:t xml:space="preserve"> (simplifikace stromové hierarchie). Komprese geometrie je prováděna </w:t>
      </w:r>
      <w:r w:rsidR="00FE5E44">
        <w:t xml:space="preserve">pomocí kompresních formátů </w:t>
      </w:r>
      <w:r w:rsidRPr="006170CC">
        <w:t xml:space="preserve">jako </w:t>
      </w:r>
      <w:r w:rsidRPr="00FE5E44">
        <w:rPr>
          <w:i/>
          <w:iCs/>
        </w:rPr>
        <w:t xml:space="preserve">draco </w:t>
      </w:r>
      <w:r w:rsidRPr="006170CC">
        <w:t xml:space="preserve">a </w:t>
      </w:r>
      <w:r w:rsidRPr="00FE5E44">
        <w:rPr>
          <w:i/>
          <w:iCs/>
        </w:rPr>
        <w:t>meshopt</w:t>
      </w:r>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12387F33" w:rsidR="00FE5E44" w:rsidRDefault="00FE5E44" w:rsidP="00FE5E44">
      <w:pPr>
        <w:pStyle w:val="Normlnprvnodsazen"/>
        <w:numPr>
          <w:ilvl w:val="0"/>
          <w:numId w:val="66"/>
        </w:numPr>
      </w:pPr>
      <w:r w:rsidRPr="00FE5E44">
        <w:rPr>
          <w:b/>
          <w:bCs/>
        </w:rPr>
        <w:t>ZenCompress</w:t>
      </w:r>
      <w:r>
        <w:t xml:space="preserve"> nástroj určený pro kompresi 3D modelů, zaměřující se na efektivní snižování velikosti textur. Jedná se o desktopovou aplikaci s primárním zaměřením na kompresi textur do formátu .basis a ktx2. </w:t>
      </w:r>
      <w:r>
        <w:fldChar w:fldCharType="begin"/>
      </w:r>
      <w:r w:rsidR="00F95AAE">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00F95AAE" w:rsidRPr="00F95AAE">
        <w:t>(Paradowski Creative 2022b)</w:t>
      </w:r>
      <w:r>
        <w:fldChar w:fldCharType="end"/>
      </w:r>
    </w:p>
    <w:p w14:paraId="499AC8D2" w14:textId="756081E0" w:rsidR="00DA70D9" w:rsidRDefault="00FE5E44" w:rsidP="00DA70D9">
      <w:pPr>
        <w:pStyle w:val="Normlnprvnodsazen"/>
        <w:numPr>
          <w:ilvl w:val="0"/>
          <w:numId w:val="66"/>
        </w:numPr>
      </w:pPr>
      <w:r w:rsidRPr="00FE5E44">
        <w:rPr>
          <w:b/>
          <w:bCs/>
        </w:rPr>
        <w:t>gltf-pack</w:t>
      </w:r>
      <w:r>
        <w:t xml:space="preserve"> a </w:t>
      </w:r>
      <w:r w:rsidRPr="00FE5E44">
        <w:rPr>
          <w:b/>
          <w:bCs/>
        </w:rPr>
        <w:t>gltf-transform</w:t>
      </w:r>
      <w:r>
        <w:t>: Oba tyto nástroje jsou specificky navrženy pro manipulaci s formátem gltf</w:t>
      </w:r>
      <w:r w:rsidR="00DA70D9">
        <w:t>.</w:t>
      </w:r>
      <w:r>
        <w:t xml:space="preserve"> gltf-pack se zaměřuje na</w:t>
      </w:r>
      <w:r w:rsidR="00DA70D9">
        <w:t xml:space="preserve"> kompresi</w:t>
      </w:r>
      <w:r>
        <w:t xml:space="preserve">, zatímco gltf-transform poskytuje možnosti </w:t>
      </w:r>
      <w:r w:rsidR="00DA70D9">
        <w:t>transformace</w:t>
      </w:r>
      <w:r>
        <w:t xml:space="preserve"> </w:t>
      </w:r>
      <w:r w:rsidR="00DA70D9">
        <w:t xml:space="preserve">i kompresi </w:t>
      </w:r>
      <w:r>
        <w:t>3D modelů</w:t>
      </w:r>
      <w:r w:rsidR="00DA70D9">
        <w:t xml:space="preserve"> a textur. Jedná se o samostatné knihovny poskytující CLI a API pro javascript a python.</w:t>
      </w:r>
      <w:r w:rsidR="00426882">
        <w:t xml:space="preserve"> </w:t>
      </w:r>
    </w:p>
    <w:p w14:paraId="1CD7C670" w14:textId="6E774681" w:rsidR="00FE5E44" w:rsidRDefault="00FE5E44" w:rsidP="00426882">
      <w:pPr>
        <w:pStyle w:val="Normlnprvnodsazen"/>
        <w:numPr>
          <w:ilvl w:val="0"/>
          <w:numId w:val="66"/>
        </w:numPr>
      </w:pPr>
      <w:r w:rsidRPr="00DA70D9">
        <w:rPr>
          <w:b/>
          <w:bCs/>
        </w:rPr>
        <w:t>Simplygon</w:t>
      </w:r>
      <w:r w:rsidR="00DA70D9">
        <w:t xml:space="preserve"> a </w:t>
      </w:r>
      <w:r w:rsidR="00DA70D9" w:rsidRPr="00DA70D9">
        <w:rPr>
          <w:b/>
          <w:bCs/>
        </w:rPr>
        <w:t>Rapid Compact</w:t>
      </w:r>
      <w:r>
        <w:t xml:space="preserve">: </w:t>
      </w:r>
      <w:r w:rsidR="00426882">
        <w:t xml:space="preserve">Jedná se o pokročilá komerční řešení problematiky optimalizace 3D modelů. Podporují řadu datových formátů nejen glTF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Důležitým aspektem při výběru optimalizačních nástrojů je jejich podpora v různých prostředích a enginech. Například Mozzila Hubs nepodporuje formát KTX2 ve svém spoke editoru</w:t>
      </w:r>
      <w:r w:rsidR="00426882">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r w:rsidR="007C03E4">
        <w:t>Blenderu</w:t>
      </w:r>
      <w:r w:rsidR="00C34F5D">
        <w:t xml:space="preserve">, </w:t>
      </w:r>
      <w:r w:rsidR="007C03E4">
        <w:t>gltf-transform CLI</w:t>
      </w:r>
      <w:r w:rsidR="00C34F5D">
        <w:t xml:space="preserve"> a Wonderland enginu</w:t>
      </w:r>
      <w:r w:rsidR="007C03E4">
        <w:t xml:space="preserve">. </w:t>
      </w:r>
    </w:p>
    <w:p w14:paraId="765ABA60" w14:textId="0F6284CC" w:rsidR="00BC3D00" w:rsidRDefault="00583E2D" w:rsidP="00BC3D00">
      <w:pPr>
        <w:pStyle w:val="Heading2"/>
        <w:rPr>
          <w:lang w:val="cs-CZ"/>
        </w:rPr>
      </w:pPr>
      <w:bookmarkStart w:id="157" w:name="_Toc155046831"/>
      <w:r>
        <w:rPr>
          <w:lang w:val="cs-CZ"/>
        </w:rPr>
        <w:t>Výběr technologie</w:t>
      </w:r>
      <w:bookmarkEnd w:id="157"/>
    </w:p>
    <w:p w14:paraId="70828AD8" w14:textId="5B156505" w:rsidR="00364E60" w:rsidRPr="00364E60" w:rsidRDefault="00067472" w:rsidP="00364E60">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41"/>
                    <a:stretch>
                      <a:fillRect/>
                    </a:stretch>
                  </pic:blipFill>
                  <pic:spPr>
                    <a:xfrm>
                      <a:off x="0" y="0"/>
                      <a:ext cx="5579745" cy="2446655"/>
                    </a:xfrm>
                    <a:prstGeom prst="rect">
                      <a:avLst/>
                    </a:prstGeom>
                  </pic:spPr>
                </pic:pic>
              </a:graphicData>
            </a:graphic>
          </wp:inline>
        </w:drawing>
      </w:r>
    </w:p>
    <w:p w14:paraId="4BEC9AC0" w14:textId="21237986" w:rsidR="00067472" w:rsidRPr="00067472" w:rsidRDefault="00067472" w:rsidP="000023D6">
      <w:pPr>
        <w:pStyle w:val="Caption"/>
      </w:pPr>
      <w:r>
        <w:t xml:space="preserve">Obr. </w:t>
      </w:r>
      <w:r>
        <w:fldChar w:fldCharType="begin"/>
      </w:r>
      <w:r>
        <w:instrText xml:space="preserve"> SEQ Obr. \* ARABIC </w:instrText>
      </w:r>
      <w:r>
        <w:fldChar w:fldCharType="separate"/>
      </w:r>
      <w:r w:rsidR="0029348A">
        <w:rPr>
          <w:noProof/>
        </w:rPr>
        <w:t>1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437AE1F9"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r w:rsidR="00364E60">
        <w:rPr>
          <w:lang w:eastAsia="en-US"/>
        </w:rPr>
        <w:t xml:space="preserve"> (viz. </w:t>
      </w:r>
      <w:r w:rsidR="00364E60">
        <w:rPr>
          <w:lang w:eastAsia="en-US"/>
        </w:rPr>
        <w:fldChar w:fldCharType="begin"/>
      </w:r>
      <w:r w:rsidR="00364E60">
        <w:rPr>
          <w:lang w:eastAsia="en-US"/>
        </w:rPr>
        <w:instrText xml:space="preserve"> REF _Ref155038146 \h </w:instrText>
      </w:r>
      <w:r w:rsidR="00364E60">
        <w:rPr>
          <w:lang w:eastAsia="en-US"/>
        </w:rPr>
      </w:r>
      <w:r w:rsidR="00364E60">
        <w:rPr>
          <w:lang w:eastAsia="en-US"/>
        </w:rPr>
        <w:fldChar w:fldCharType="separate"/>
      </w:r>
      <w:r w:rsidR="0029348A">
        <w:t xml:space="preserve">Tab. </w:t>
      </w:r>
      <w:r w:rsidR="0029348A">
        <w:rPr>
          <w:noProof/>
        </w:rPr>
        <w:t>8</w:t>
      </w:r>
      <w:r w:rsidR="0029348A">
        <w:t xml:space="preserve"> Přehled testovacích aplikací.</w:t>
      </w:r>
      <w:r w:rsidR="00364E60">
        <w:rPr>
          <w:lang w:eastAsia="en-US"/>
        </w:rPr>
        <w:fldChar w:fldCharType="end"/>
      </w:r>
      <w:r w:rsidR="00364E60">
        <w:rPr>
          <w:lang w:eastAsia="en-US"/>
        </w:rPr>
        <w:t>)</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2290AE02" w14:textId="77777777" w:rsidR="00364E60"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26F1AD39" w14:textId="187591E2" w:rsidR="00364E60" w:rsidRDefault="00364E60" w:rsidP="00364E60">
      <w:pPr>
        <w:pStyle w:val="CaptionTabs"/>
      </w:pPr>
      <w:bookmarkStart w:id="158" w:name="_Ref155038146"/>
      <w:bookmarkStart w:id="159" w:name="_Ref155044453"/>
      <w:r>
        <w:t xml:space="preserve">Tab. </w:t>
      </w:r>
      <w:r>
        <w:fldChar w:fldCharType="begin"/>
      </w:r>
      <w:r>
        <w:instrText xml:space="preserve"> SEQ Tab. \* ARABIC </w:instrText>
      </w:r>
      <w:r>
        <w:fldChar w:fldCharType="separate"/>
      </w:r>
      <w:r w:rsidR="0029348A">
        <w:rPr>
          <w:noProof/>
        </w:rPr>
        <w:t>8</w:t>
      </w:r>
      <w:r>
        <w:fldChar w:fldCharType="end"/>
      </w:r>
      <w:bookmarkEnd w:id="159"/>
      <w:r>
        <w:t xml:space="preserve"> Přehled testovacích aplikací.</w:t>
      </w:r>
      <w:bookmarkEnd w:id="158"/>
      <w:r>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364E60"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URL</w:t>
            </w:r>
          </w:p>
        </w:tc>
      </w:tr>
      <w:tr w:rsidR="00364E60" w:rsidRPr="00364E60"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364E60" w:rsidRDefault="00000000" w:rsidP="00364E60">
            <w:pPr>
              <w:spacing w:after="0" w:line="240" w:lineRule="auto"/>
              <w:jc w:val="center"/>
              <w:rPr>
                <w:rFonts w:eastAsia="Times New Roman" w:cs="Calibri"/>
                <w:color w:val="0563C1"/>
                <w:sz w:val="18"/>
                <w:szCs w:val="18"/>
                <w:u w:val="single"/>
              </w:rPr>
            </w:pPr>
            <w:hyperlink r:id="rId42" w:history="1">
              <w:r w:rsidR="00364E60" w:rsidRPr="00364E60">
                <w:rPr>
                  <w:rFonts w:eastAsia="Times New Roman" w:cs="Calibri"/>
                  <w:color w:val="0563C1"/>
                  <w:sz w:val="18"/>
                  <w:szCs w:val="18"/>
                  <w:u w:val="single"/>
                </w:rPr>
                <w:t>https://jendahorak.github.io/disc3vr/</w:t>
              </w:r>
            </w:hyperlink>
          </w:p>
        </w:tc>
      </w:tr>
      <w:tr w:rsidR="00364E60" w:rsidRPr="00364E60"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364E60">
                <w:rPr>
                  <w:rFonts w:ascii="Calibri" w:eastAsia="Times New Roman" w:hAnsi="Calibri" w:cs="Calibri"/>
                  <w:color w:val="0563C1"/>
                  <w:sz w:val="18"/>
                  <w:szCs w:val="18"/>
                  <w:u w:val="single"/>
                </w:rPr>
                <w:t>https://jendahorak.github.io/babjs/</w:t>
              </w:r>
            </w:hyperlink>
          </w:p>
        </w:tc>
      </w:tr>
      <w:tr w:rsidR="00364E60" w:rsidRPr="00364E60"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frame</w:t>
            </w:r>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364E60">
                <w:rPr>
                  <w:rFonts w:ascii="Calibri" w:eastAsia="Times New Roman" w:hAnsi="Calibri" w:cs="Calibri"/>
                  <w:color w:val="0563C1"/>
                  <w:sz w:val="18"/>
                  <w:szCs w:val="18"/>
                  <w:u w:val="single"/>
                </w:rPr>
                <w:t>https://jendahorak.github.io/a3sixty/</w:t>
              </w:r>
            </w:hyperlink>
          </w:p>
        </w:tc>
      </w:tr>
      <w:tr w:rsidR="00364E60" w:rsidRPr="00364E60"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364E60">
                <w:rPr>
                  <w:rFonts w:ascii="Calibri" w:eastAsia="Times New Roman" w:hAnsi="Calibri" w:cs="Calibri"/>
                  <w:color w:val="0563C1"/>
                  <w:sz w:val="18"/>
                  <w:szCs w:val="18"/>
                  <w:u w:val="single"/>
                </w:rPr>
                <w:t xml:space="preserve"> https://foam-jumpy-dianella.glitch.me</w:t>
              </w:r>
            </w:hyperlink>
          </w:p>
        </w:tc>
      </w:tr>
      <w:tr w:rsidR="00364E60" w:rsidRPr="00364E60"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edl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DoF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6" w:history="1">
              <w:r w:rsidR="00364E60" w:rsidRPr="00364E60">
                <w:rPr>
                  <w:rFonts w:ascii="Calibri" w:eastAsia="Times New Roman" w:hAnsi="Calibri" w:cs="Calibri"/>
                  <w:color w:val="0563C1"/>
                  <w:sz w:val="18"/>
                  <w:szCs w:val="18"/>
                  <w:u w:val="single"/>
                </w:rPr>
                <w:t>https://interesting-parallel-bit.glitch.me</w:t>
              </w:r>
            </w:hyperlink>
          </w:p>
        </w:tc>
      </w:tr>
      <w:tr w:rsidR="00364E60" w:rsidRPr="00364E60"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mozzila hubs</w:t>
            </w:r>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7" w:history="1">
              <w:r w:rsidR="00364E60" w:rsidRPr="00364E60">
                <w:rPr>
                  <w:rFonts w:ascii="Calibri" w:eastAsia="Times New Roman" w:hAnsi="Calibri" w:cs="Calibri"/>
                  <w:color w:val="0563C1"/>
                  <w:sz w:val="18"/>
                  <w:szCs w:val="18"/>
                  <w:u w:val="single"/>
                </w:rPr>
                <w:t>https://hubs.mozilla.com/v3xSqDE/obedient-high-sphere</w:t>
              </w:r>
            </w:hyperlink>
          </w:p>
        </w:tc>
      </w:tr>
      <w:tr w:rsidR="00364E60" w:rsidRPr="00364E60"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8" w:history="1">
              <w:r w:rsidR="00364E60" w:rsidRPr="00364E60">
                <w:rPr>
                  <w:rFonts w:ascii="Calibri" w:eastAsia="Times New Roman" w:hAnsi="Calibri" w:cs="Calibri"/>
                  <w:color w:val="0563C1"/>
                  <w:sz w:val="18"/>
                  <w:szCs w:val="18"/>
                  <w:u w:val="single"/>
                </w:rPr>
                <w:t>https://hubs.mozilla.com/PFhZqGd/primary-stylish-festivity/</w:t>
              </w:r>
            </w:hyperlink>
          </w:p>
        </w:tc>
      </w:tr>
      <w:tr w:rsidR="00364E60" w:rsidRPr="00364E60"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9" w:history="1">
              <w:r w:rsidR="00364E60" w:rsidRPr="00364E60">
                <w:rPr>
                  <w:rFonts w:ascii="Calibri" w:eastAsia="Times New Roman" w:hAnsi="Calibri" w:cs="Calibri"/>
                  <w:color w:val="0563C1"/>
                  <w:sz w:val="18"/>
                  <w:szCs w:val="18"/>
                  <w:u w:val="single"/>
                </w:rPr>
                <w:t>https://hubs.mozilla.com/CMa8Xah/vibrant-fixed-plane</w:t>
              </w:r>
            </w:hyperlink>
          </w:p>
        </w:tc>
      </w:tr>
      <w:tr w:rsidR="00364E60" w:rsidRPr="00364E60"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wonderland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50" w:history="1">
              <w:r w:rsidR="00364E60" w:rsidRPr="00364E60">
                <w:rPr>
                  <w:rFonts w:ascii="Calibri" w:eastAsia="Times New Roman" w:hAnsi="Calibri" w:cs="Calibri"/>
                  <w:color w:val="0563C1"/>
                  <w:sz w:val="18"/>
                  <w:szCs w:val="18"/>
                  <w:u w:val="single"/>
                </w:rPr>
                <w:t>https://jendahorak.github.io/wle-throw/</w:t>
              </w:r>
            </w:hyperlink>
          </w:p>
        </w:tc>
      </w:tr>
    </w:tbl>
    <w:p w14:paraId="35C93FD4" w14:textId="5ED16807" w:rsidR="005907E1" w:rsidRDefault="005907E1" w:rsidP="00364E60">
      <w:pPr>
        <w:pStyle w:val="Normlnprvnodsazen"/>
        <w:ind w:firstLine="0"/>
        <w:rPr>
          <w:lang w:eastAsia="en-US"/>
        </w:rPr>
      </w:pPr>
      <w:r>
        <w:rPr>
          <w:lang w:eastAsia="en-US"/>
        </w:rPr>
        <w:t xml:space="preserve"> </w:t>
      </w:r>
    </w:p>
    <w:p w14:paraId="14FBA965" w14:textId="2A9F760A"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m rozhodovacím kritériem je rychlost a pohodlí vývoje</w:t>
      </w:r>
      <w:r w:rsidR="00364E60">
        <w:t xml:space="preserve"> aplikace</w:t>
      </w:r>
      <w:r w:rsidR="00F51F56">
        <w:t xml:space="preserve">.  </w:t>
      </w:r>
      <w:r w:rsidR="00364E60">
        <w:t>Primárním rozhodovacím kritériem byl fakt</w:t>
      </w:r>
      <w:r w:rsidR="00F51F56">
        <w:t xml:space="preserve">, zdali jsou </w:t>
      </w:r>
      <w:r w:rsidR="00364E60">
        <w:t xml:space="preserve">technologie </w:t>
      </w:r>
      <w:r w:rsidR="00F51F56">
        <w:t xml:space="preserve">poskytují GUI editor scény. Tvorba komplexnějších 3D prostředí bez vizuálního editoru, je návrhově </w:t>
      </w:r>
      <w:r w:rsidR="00364E60">
        <w:t xml:space="preserve">i </w:t>
      </w:r>
      <w:r w:rsidR="00F51F56">
        <w:t xml:space="preserve">implementačně </w:t>
      </w:r>
      <w:r w:rsidR="00364E60">
        <w:t xml:space="preserve">značně </w:t>
      </w:r>
      <w:r w:rsidR="00F51F56">
        <w:t xml:space="preserve">náročná.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r w:rsidR="00364E60">
        <w:rPr>
          <w:b/>
          <w:bCs/>
        </w:rPr>
        <w:t>F</w:t>
      </w:r>
      <w:r w:rsidR="00F51F56" w:rsidRPr="009A775B">
        <w:rPr>
          <w:b/>
          <w:bCs/>
        </w:rPr>
        <w:t>rame</w:t>
      </w:r>
      <w:r w:rsidR="00F51F56">
        <w:t xml:space="preserve"> již poskytuje širší abstrakci nad VP komponenty, pozicování a celková tvorba VP však probíhá v rámci </w:t>
      </w:r>
      <w:r w:rsidR="00364E60">
        <w:t>HTML</w:t>
      </w:r>
      <w:r w:rsidR="00F51F56">
        <w:t xml:space="preserve"> dokumentu. A-</w:t>
      </w:r>
      <w:r w:rsidR="00364E60">
        <w:t>F</w:t>
      </w:r>
      <w:r w:rsidR="00F51F56">
        <w:t xml:space="preserve">rame poskytuje inspektor ve formě </w:t>
      </w:r>
      <w:r w:rsidR="00364E60">
        <w:t>GUI</w:t>
      </w:r>
      <w:r w:rsidR="00F51F56">
        <w:t xml:space="preserve"> 3D editoru</w:t>
      </w:r>
      <w:r w:rsidR="009A775B">
        <w:t>,</w:t>
      </w:r>
      <w:r w:rsidR="00364E60">
        <w:t xml:space="preserve"> ten</w:t>
      </w:r>
      <w:r w:rsidR="009A775B">
        <w:t xml:space="preserve"> </w:t>
      </w:r>
      <w:r w:rsidR="00F51F56">
        <w:t xml:space="preserve">je však značně omezený a neposkytuje stejnou míru pohodlí při vývoji jako jiná řešení. </w:t>
      </w:r>
      <w:r w:rsidR="009A775B">
        <w:t xml:space="preserve">Zbývající možnosti tedy jsou enginy jako </w:t>
      </w:r>
      <w:r w:rsidR="009A775B">
        <w:rPr>
          <w:b/>
          <w:bCs/>
        </w:rPr>
        <w:t>Wonderland</w:t>
      </w:r>
      <w:r w:rsidR="00B335E8">
        <w:rPr>
          <w:b/>
          <w:bCs/>
        </w:rPr>
        <w:t xml:space="preserve"> engine</w:t>
      </w:r>
      <w:r w:rsidR="009A775B">
        <w:rPr>
          <w:b/>
          <w:bCs/>
        </w:rPr>
        <w:t xml:space="preserve"> </w:t>
      </w:r>
      <w:r w:rsidR="00B335E8">
        <w:t xml:space="preserve">a </w:t>
      </w:r>
      <w:r w:rsidR="00B335E8" w:rsidRPr="00B335E8">
        <w:rPr>
          <w:b/>
          <w:bCs/>
        </w:rPr>
        <w:t>PlayCanvas</w:t>
      </w:r>
      <w:r w:rsidR="00B335E8">
        <w:t xml:space="preserve"> </w:t>
      </w:r>
      <w:r w:rsidR="009A775B" w:rsidRPr="00B335E8">
        <w:t>popř</w:t>
      </w:r>
      <w:r w:rsidR="009A775B">
        <w:t xml:space="preserve">. propojení Unity s three.js skrze </w:t>
      </w:r>
      <w:r w:rsidR="009A775B">
        <w:rPr>
          <w:b/>
          <w:bCs/>
        </w:rPr>
        <w:t>Needle tools</w:t>
      </w:r>
      <w:r w:rsidR="009A775B">
        <w:t xml:space="preserve"> nebo služby </w:t>
      </w:r>
      <w:r w:rsidR="00B335E8">
        <w:t>jejíž</w:t>
      </w:r>
      <w:r w:rsidR="009A775B">
        <w:t xml:space="preserve"> nejlepším zástupcem je </w:t>
      </w:r>
      <w:r w:rsidR="009A775B">
        <w:rPr>
          <w:b/>
          <w:bCs/>
        </w:rPr>
        <w:t>Mozilla Hubs</w:t>
      </w:r>
      <w:r w:rsidR="009A775B">
        <w:t>. Všechn</w:t>
      </w:r>
      <w:r w:rsidR="00437A48">
        <w:t>a</w:t>
      </w:r>
      <w:r w:rsidR="009A775B">
        <w:t xml:space="preserve"> t</w:t>
      </w:r>
      <w:r w:rsidR="00437A48">
        <w:t>a</w:t>
      </w:r>
      <w:r w:rsidR="009A775B">
        <w:t xml:space="preserve">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t>Tento aspekt je významný, jelikož geografická data obsahují velké množství geometrie. N</w:t>
      </w:r>
      <w:r w:rsidR="00B335E8">
        <w:t xml:space="preserve">ejslabším řešením v tomto ohledu je </w:t>
      </w:r>
      <w:r w:rsidR="00B335E8" w:rsidRPr="00437A48">
        <w:rPr>
          <w:b/>
          <w:bCs/>
        </w:rPr>
        <w:t>Mozzila Hubs</w:t>
      </w:r>
      <w:r w:rsidR="00B335E8">
        <w:t xml:space="preserve">, které neposkytuje takřka žádnou funkcionalitu ve formě automatické optimalizace modelů aj. V případě enginů v tomto ohledu je nejslabším řešením </w:t>
      </w:r>
      <w:r w:rsidR="00B335E8" w:rsidRPr="00437A48">
        <w:rPr>
          <w:b/>
          <w:bCs/>
        </w:rPr>
        <w:t>PlayCanvas</w:t>
      </w:r>
      <w:r w:rsidR="00B335E8">
        <w:t>,</w:t>
      </w:r>
      <w:r w:rsidR="00617728">
        <w:t xml:space="preserve"> který neposkytuje optimalizační nástroje</w:t>
      </w:r>
      <w:r w:rsidR="00364373">
        <w:t xml:space="preserve">, </w:t>
      </w:r>
      <w:r w:rsidR="003D7BB1">
        <w:t>obdobně</w:t>
      </w:r>
      <w:r w:rsidR="00364373">
        <w:t xml:space="preserve"> jako u </w:t>
      </w:r>
      <w:r w:rsidR="00364373" w:rsidRPr="007C6908">
        <w:rPr>
          <w:b/>
          <w:bCs/>
        </w:rPr>
        <w:t>Mozzila Hubs</w:t>
      </w:r>
      <w:r w:rsidR="00364373">
        <w:t xml:space="preserve"> je nutné optimalizaci provést externě</w:t>
      </w:r>
      <w:r w:rsidR="00617728">
        <w:t xml:space="preserve">. </w:t>
      </w:r>
      <w:r w:rsidR="003D7BB1">
        <w:t>J</w:t>
      </w:r>
      <w:r w:rsidR="00617728">
        <w:t xml:space="preserve">elikož je </w:t>
      </w:r>
      <w:r w:rsidR="00617728" w:rsidRPr="007C6908">
        <w:rPr>
          <w:b/>
          <w:bCs/>
        </w:rPr>
        <w:t>PlayCanvas</w:t>
      </w:r>
      <w:r w:rsidR="00617728">
        <w:t xml:space="preserve"> plně cloudové řešení s editorem implementovaným v prohlížeči i editace a vývoj scén je díky slabému výkonu nekomfortním procesem.</w:t>
      </w:r>
      <w:r w:rsidR="00F24DA3">
        <w:t xml:space="preserve"> Ve výběru tedy zbývají </w:t>
      </w:r>
      <w:r w:rsidR="00F24DA3" w:rsidRPr="007C6908">
        <w:rPr>
          <w:b/>
          <w:bCs/>
        </w:rPr>
        <w:t>Wonderland engine</w:t>
      </w:r>
      <w:r w:rsidR="00F24DA3">
        <w:t xml:space="preserve"> a </w:t>
      </w:r>
      <w:r w:rsidR="00F24DA3" w:rsidRPr="007C6908">
        <w:rPr>
          <w:b/>
          <w:bCs/>
        </w:rPr>
        <w:t>Needle tools</w:t>
      </w:r>
      <w:r w:rsidR="00F24DA3">
        <w:t xml:space="preserve">. Zde obě </w:t>
      </w:r>
      <w:r w:rsidR="003D7BB1">
        <w:t>řešení</w:t>
      </w:r>
      <w:r w:rsidR="00F24DA3">
        <w:t xml:space="preserve"> poskytují možnosti automatické optimalizace (komprese textur, geometrie aj.)</w:t>
      </w:r>
      <w:r w:rsidR="007C6908">
        <w:t xml:space="preserve">. </w:t>
      </w:r>
      <w:r w:rsidR="00F24DA3" w:rsidRPr="007C6908">
        <w:rPr>
          <w:b/>
          <w:bCs/>
        </w:rPr>
        <w:t>Needle engine</w:t>
      </w:r>
      <w:r w:rsidR="00F24DA3">
        <w:t xml:space="preserve"> tento proces řeší automaticky při generování výsledné webové aplikace</w:t>
      </w:r>
      <w:r w:rsidR="007C6908">
        <w:t>.</w:t>
      </w:r>
      <w:r w:rsidR="00F24DA3">
        <w:t xml:space="preserve"> </w:t>
      </w:r>
      <w:r w:rsidR="00F24DA3" w:rsidRPr="007C6908">
        <w:rPr>
          <w:b/>
          <w:bCs/>
        </w:rPr>
        <w:t>Wonderland en</w:t>
      </w:r>
      <w:r w:rsidR="007C6908" w:rsidRPr="007C6908">
        <w:rPr>
          <w:b/>
          <w:bCs/>
        </w:rPr>
        <w:t>gi</w:t>
      </w:r>
      <w:r w:rsidR="00F24DA3" w:rsidRPr="007C6908">
        <w:rPr>
          <w:b/>
          <w:bCs/>
        </w:rPr>
        <w:t>ne</w:t>
      </w:r>
      <w:r w:rsidR="00F24DA3">
        <w:t xml:space="preserve"> tento proces </w:t>
      </w:r>
      <w:r w:rsidR="007C6908">
        <w:t xml:space="preserve">implementuje přímo </w:t>
      </w:r>
      <w:r w:rsidR="00F24DA3">
        <w:t xml:space="preserve">v desktopovém editoru s tím, že poskytuje možnost volby kompresních </w:t>
      </w:r>
      <w:r w:rsidR="005907E1">
        <w:t>formátů,</w:t>
      </w:r>
      <w:r w:rsidR="00F24DA3">
        <w:t xml:space="preserve"> popř. úrovně zjednodušení geometrie. </w:t>
      </w:r>
      <w:r w:rsidR="007C6908">
        <w:rPr>
          <w:b/>
          <w:bCs/>
        </w:rPr>
        <w:t xml:space="preserve">Wonderland engine </w:t>
      </w:r>
      <w:r w:rsidR="007C6908">
        <w:t xml:space="preserve">dále implementuje pokročilé metody optimalizace jako je cache, slučování textur do atlasů. </w:t>
      </w:r>
      <w:r w:rsidR="005907E1">
        <w:t xml:space="preserve">Dalším plus pro Wonderland engine je celková koncepce řešení, jelikož se jedná o engine vyvíjen primárně pro tvorbu virtuálních prostředí na webu na rozdíl od </w:t>
      </w:r>
      <w:r w:rsidR="005907E1" w:rsidRPr="007C6908">
        <w:rPr>
          <w:b/>
          <w:bCs/>
        </w:rPr>
        <w:t>Needle engine</w:t>
      </w:r>
      <w:r w:rsidR="005907E1">
        <w:t xml:space="preserve">, který je více konverzní technologií mezi těžkými desktopovými 3D enginy a webovým prostředím. Zároveň Needle engine je zaměřen na obecné 3D prostředí, kdežto Wonderland engine je exkluzivně zaměřen na rozšířenou </w:t>
      </w:r>
      <w:r w:rsidR="005907E1">
        <w:lastRenderedPageBreak/>
        <w:t xml:space="preserve">realitu. </w:t>
      </w:r>
      <w:r w:rsidR="007C6908">
        <w:t>Na základě těchto</w:t>
      </w:r>
      <w:r w:rsidR="00583E2D">
        <w:t xml:space="preserve"> důvodů byl vybrán </w:t>
      </w:r>
      <w:r w:rsidR="00583E2D" w:rsidRPr="007C6908">
        <w:rPr>
          <w:b/>
          <w:bCs/>
        </w:rPr>
        <w:t>Wonderland engine</w:t>
      </w:r>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51"/>
                    <a:stretch>
                      <a:fillRect/>
                    </a:stretch>
                  </pic:blipFill>
                  <pic:spPr>
                    <a:xfrm>
                      <a:off x="0" y="0"/>
                      <a:ext cx="5579745" cy="806450"/>
                    </a:xfrm>
                    <a:prstGeom prst="rect">
                      <a:avLst/>
                    </a:prstGeom>
                  </pic:spPr>
                </pic:pic>
              </a:graphicData>
            </a:graphic>
          </wp:inline>
        </w:drawing>
      </w:r>
    </w:p>
    <w:p w14:paraId="42589C7B" w14:textId="29B91606" w:rsidR="009A775B" w:rsidRPr="007C6908" w:rsidRDefault="00227E35" w:rsidP="007C6908">
      <w:pPr>
        <w:pStyle w:val="Caption"/>
      </w:pPr>
      <w:r>
        <w:t xml:space="preserve">Obr. </w:t>
      </w:r>
      <w:r>
        <w:fldChar w:fldCharType="begin"/>
      </w:r>
      <w:r>
        <w:instrText xml:space="preserve"> SEQ Obr. \* ARABIC </w:instrText>
      </w:r>
      <w:r>
        <w:fldChar w:fldCharType="separate"/>
      </w:r>
      <w:r w:rsidR="0029348A">
        <w:rPr>
          <w:noProof/>
        </w:rPr>
        <w:t>20</w:t>
      </w:r>
      <w:r>
        <w:rPr>
          <w:noProof/>
        </w:rPr>
        <w:fldChar w:fldCharType="end"/>
      </w:r>
      <w:r>
        <w:t xml:space="preserve"> Vybraný soubor technologií (</w:t>
      </w:r>
      <w:r w:rsidRPr="007C6908">
        <w:rPr>
          <w:i/>
          <w:iCs w:val="0"/>
        </w:rPr>
        <w:t>tech stack</w:t>
      </w:r>
      <w:r>
        <w:t xml:space="preserve">) pro tvorbu </w:t>
      </w:r>
      <w:r w:rsidR="00581965">
        <w:t>virtuálního</w:t>
      </w:r>
      <w:r>
        <w:t xml:space="preserve"> VP</w:t>
      </w:r>
      <w:r w:rsidR="00C34F5D">
        <w:t xml:space="preserve">. modře – volně dostupný software, </w:t>
      </w:r>
      <w:r w:rsidR="00581965">
        <w:t>šedě – proprietární.</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bookmarkStart w:id="160" w:name="_Toc155046832"/>
      <w:r w:rsidRPr="001F6849">
        <w:lastRenderedPageBreak/>
        <w:t>Návrh a implementace vlastní aplikace</w:t>
      </w:r>
      <w:bookmarkEnd w:id="160"/>
    </w:p>
    <w:p w14:paraId="467DEDB6" w14:textId="7466C22A" w:rsidR="009969A3" w:rsidRDefault="00054069" w:rsidP="00E32349">
      <w:pPr>
        <w:pStyle w:val="Heading2"/>
      </w:pPr>
      <w:bookmarkStart w:id="161" w:name="_Toc155046833"/>
      <w:r w:rsidRPr="001F6849">
        <w:t>Návrh</w:t>
      </w:r>
      <w:bookmarkEnd w:id="161"/>
    </w:p>
    <w:p w14:paraId="0F9A8F07" w14:textId="40C29A8E" w:rsidR="00524D61" w:rsidRDefault="00E32349" w:rsidP="00524D61">
      <w:r>
        <w:t>Systematický</w:t>
      </w:r>
      <w:r w:rsidR="009969A3">
        <w:t xml:space="preserve"> přístup k návrhu tvorbu VP poskytuje </w:t>
      </w:r>
      <w:r w:rsidR="00054069" w:rsidRPr="001F6849">
        <w:fldChar w:fldCharType="begin"/>
      </w:r>
      <w:r w:rsidR="007C6908">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1F6849">
        <w:fldChar w:fldCharType="separate"/>
      </w:r>
      <w:r w:rsidR="007C6908" w:rsidRPr="007C6908">
        <w:rPr>
          <w:rFonts w:cs="Times New Roman"/>
          <w:szCs w:val="24"/>
        </w:rPr>
        <w:t>(Çöltekin et al. 2020b)</w:t>
      </w:r>
      <w:r w:rsidR="00054069" w:rsidRPr="001F6849">
        <w:fldChar w:fldCharType="end"/>
      </w:r>
      <w:r w:rsidR="009969A3">
        <w:t xml:space="preserve">, který dělí návrh XR aplikace </w:t>
      </w:r>
      <w:r w:rsidR="00054069" w:rsidRPr="001F6849">
        <w:t xml:space="preserve">na </w:t>
      </w:r>
      <w:r w:rsidR="009969A3">
        <w:t>návrh vizualizace (</w:t>
      </w:r>
      <w:r w:rsidR="00054069" w:rsidRPr="001F6849">
        <w:rPr>
          <w:i/>
          <w:iCs/>
        </w:rPr>
        <w:t>visualisation design</w:t>
      </w:r>
      <w:r w:rsidR="009969A3">
        <w:t xml:space="preserve">) </w:t>
      </w:r>
      <w:r w:rsidR="00054069" w:rsidRPr="001F6849">
        <w:t xml:space="preserve">a </w:t>
      </w:r>
      <w:r w:rsidR="009969A3">
        <w:t>návrh interakce (</w:t>
      </w:r>
      <w:r w:rsidR="00054069" w:rsidRPr="001F6849">
        <w:rPr>
          <w:i/>
          <w:iCs/>
        </w:rPr>
        <w:t>interaction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348266B4"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7C6908">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fldChar w:fldCharType="separate"/>
      </w:r>
      <w:r w:rsidR="007C6908" w:rsidRPr="007C6908">
        <w:rPr>
          <w:rFonts w:cs="Times New Roman"/>
          <w:szCs w:val="24"/>
        </w:rPr>
        <w:t>(Çöltekin et al. 2020b)</w:t>
      </w:r>
      <w:r w:rsidR="00524D61">
        <w:fldChar w:fldCharType="end"/>
      </w:r>
      <w:r w:rsidR="001D2C65">
        <w:t>.</w:t>
      </w:r>
      <w:r w:rsidR="00346376">
        <w:t xml:space="preserve"> Dále autoři stejné publikace zmiňují, že významný vliv na návrh virtuálních vizualizací mají vliv tradiční vizualizační teorie (např. Bertinovy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w:t>
      </w:r>
      <w:r w:rsidR="007C6908">
        <w:t>publikace</w:t>
      </w:r>
      <w:r w:rsidR="005E043A">
        <w:t xml:space="preserve">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641A134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7C6908">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fldChar w:fldCharType="separate"/>
      </w:r>
      <w:r w:rsidR="007C6908" w:rsidRPr="007C6908">
        <w:rPr>
          <w:rFonts w:cs="Times New Roman"/>
          <w:szCs w:val="24"/>
        </w:rPr>
        <w:t>(Çöltekin et al. 2020b)</w:t>
      </w:r>
      <w:r>
        <w:fldChar w:fldCharType="end"/>
      </w:r>
      <w:r>
        <w:t xml:space="preserve"> </w:t>
      </w:r>
      <w:r w:rsidR="009E6B35">
        <w:t>zmiňují</w:t>
      </w:r>
      <w:r>
        <w:t xml:space="preserve">, že klasické UI uzpůsobené 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w:t>
      </w:r>
      <w:r w:rsidR="007C6908">
        <w:t xml:space="preserve"> </w:t>
      </w:r>
      <w:r w:rsidR="008D5DC0">
        <w:t>Z</w:t>
      </w:r>
      <w:r w:rsidR="002023D9">
        <w:t>působy interakce by měli být v souladu s účelem výsledného VP</w:t>
      </w:r>
      <w:r w:rsidR="008D5DC0">
        <w:t xml:space="preserve">, zároveň nejběžnějším vstupním zařízením imerzní VR jsou ručně držené ovladače </w:t>
      </w:r>
      <w:r w:rsidR="008D5DC0">
        <w:fldChar w:fldCharType="begin"/>
      </w:r>
      <w:r w:rsidR="008D5DC0">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fldChar w:fldCharType="separate"/>
      </w:r>
      <w:r w:rsidR="008D5DC0" w:rsidRPr="008D5DC0">
        <w:rPr>
          <w:rFonts w:cs="Times New Roman"/>
          <w:szCs w:val="24"/>
        </w:rPr>
        <w:t>(Çöltekin et al. 2020b)</w:t>
      </w:r>
      <w:r w:rsidR="008D5DC0">
        <w:fldChar w:fldCharType="end"/>
      </w:r>
      <w:r w:rsidR="002023D9">
        <w:t>.</w:t>
      </w:r>
      <w:r w:rsidR="008D5DC0">
        <w:t xml:space="preserve"> </w:t>
      </w:r>
      <w:r w:rsidR="002023D9">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02809AB2"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w:t>
      </w:r>
      <w:r w:rsidR="008D5DC0">
        <w:t xml:space="preserve">P. </w:t>
      </w:r>
      <w:r>
        <w:t>Následující kapitoly podrobně popisují návrhová a implementační rozhodnutí, a to nejdříve z hlediska vizualizace a následně z hlediska interakce.</w:t>
      </w:r>
      <w:r w:rsidR="004A3931">
        <w:t xml:space="preserve"> Vývoj aplikace je možné rozdělit na dvě hlavní </w:t>
      </w:r>
      <w:r w:rsidR="008D5DC0">
        <w:t>etapy,</w:t>
      </w:r>
      <w:r w:rsidR="004A3931">
        <w:t xml:space="preserve"> a to předpřípravu </w:t>
      </w:r>
      <w:r w:rsidR="004A3931" w:rsidRPr="008D5DC0">
        <w:t>dat (</w:t>
      </w:r>
      <w:r w:rsidR="008D5DC0">
        <w:t xml:space="preserve">viz. kap. </w:t>
      </w:r>
      <w:r w:rsidR="008D5DC0" w:rsidRPr="008D5DC0">
        <w:fldChar w:fldCharType="begin"/>
      </w:r>
      <w:r w:rsidR="008D5DC0" w:rsidRPr="008D5DC0">
        <w:instrText xml:space="preserve"> REF _Ref155039291 \w \h </w:instrText>
      </w:r>
      <w:r w:rsidR="008D5DC0">
        <w:instrText xml:space="preserve"> \* MERGEFORMAT </w:instrText>
      </w:r>
      <w:r w:rsidR="008D5DC0" w:rsidRPr="008D5DC0">
        <w:fldChar w:fldCharType="separate"/>
      </w:r>
      <w:r w:rsidR="0029348A">
        <w:t>5.2</w:t>
      </w:r>
      <w:r w:rsidR="008D5DC0" w:rsidRPr="008D5DC0">
        <w:fldChar w:fldCharType="end"/>
      </w:r>
      <w:r w:rsidR="008D5DC0" w:rsidRPr="008D5DC0">
        <w:t xml:space="preserve"> </w:t>
      </w:r>
      <w:r w:rsidR="008D5DC0" w:rsidRPr="008D5DC0">
        <w:fldChar w:fldCharType="begin"/>
      </w:r>
      <w:r w:rsidR="008D5DC0" w:rsidRPr="008D5DC0">
        <w:instrText xml:space="preserve"> REF _Ref155039291 \h </w:instrText>
      </w:r>
      <w:r w:rsidR="008D5DC0">
        <w:instrText xml:space="preserve"> \* MERGEFORMAT </w:instrText>
      </w:r>
      <w:r w:rsidR="008D5DC0" w:rsidRPr="008D5DC0">
        <w:fldChar w:fldCharType="separate"/>
      </w:r>
      <w:r w:rsidR="0029348A">
        <w:t>Data</w:t>
      </w:r>
      <w:r w:rsidR="008D5DC0" w:rsidRPr="008D5DC0">
        <w:fldChar w:fldCharType="end"/>
      </w:r>
      <w:r w:rsidR="008D5DC0">
        <w:t xml:space="preserve"> a </w:t>
      </w:r>
      <w:r w:rsidR="008D5DC0" w:rsidRPr="008D5DC0">
        <w:fldChar w:fldCharType="begin"/>
      </w:r>
      <w:r w:rsidR="008D5DC0" w:rsidRPr="008D5DC0">
        <w:instrText xml:space="preserve"> REF _Ref155039308 \w \h </w:instrText>
      </w:r>
      <w:r w:rsidR="008D5DC0">
        <w:instrText xml:space="preserve"> \* MERGEFORMAT </w:instrText>
      </w:r>
      <w:r w:rsidR="008D5DC0" w:rsidRPr="008D5DC0">
        <w:fldChar w:fldCharType="separate"/>
      </w:r>
      <w:r w:rsidR="0029348A">
        <w:t>5.3.1</w:t>
      </w:r>
      <w:r w:rsidR="008D5DC0" w:rsidRPr="008D5DC0">
        <w:fldChar w:fldCharType="end"/>
      </w:r>
      <w:r w:rsidR="008D5DC0">
        <w:t xml:space="preserve"> </w:t>
      </w:r>
      <w:r w:rsidR="008D5DC0" w:rsidRPr="008D5DC0">
        <w:fldChar w:fldCharType="begin"/>
      </w:r>
      <w:r w:rsidR="008D5DC0" w:rsidRPr="008D5DC0">
        <w:instrText xml:space="preserve"> REF _Ref155039308 \h </w:instrText>
      </w:r>
      <w:r w:rsidR="008D5DC0">
        <w:instrText xml:space="preserve"> \* MERGEFORMAT </w:instrText>
      </w:r>
      <w:r w:rsidR="008D5DC0" w:rsidRPr="008D5DC0">
        <w:fldChar w:fldCharType="separate"/>
      </w:r>
      <w:r w:rsidR="0029348A" w:rsidRPr="00634751">
        <w:t>Transformace dat</w:t>
      </w:r>
      <w:r w:rsidR="008D5DC0" w:rsidRPr="008D5DC0">
        <w:fldChar w:fldCharType="end"/>
      </w:r>
      <w:r w:rsidR="004A3931" w:rsidRPr="008D5DC0">
        <w:t>)</w:t>
      </w:r>
      <w:r w:rsidR="004A3931">
        <w:t xml:space="preserve"> a vývoj samotné </w:t>
      </w:r>
      <w:r w:rsidR="00E32349">
        <w:t>virtuální</w:t>
      </w:r>
      <w:r w:rsidR="004A3931">
        <w:t xml:space="preserve"> </w:t>
      </w:r>
      <w:r w:rsidR="004A3931" w:rsidRPr="008D5DC0">
        <w:t>aplikac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29348A">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29348A">
        <w:t>Tvorba VP</w:t>
      </w:r>
      <w:r w:rsidR="008D5DC0" w:rsidRPr="008D5DC0">
        <w:fldChar w:fldCharType="end"/>
      </w:r>
      <w:r w:rsidR="004A3931" w:rsidRPr="008D5DC0">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w:t>
      </w:r>
      <w:r w:rsidRPr="00C03760">
        <w:lastRenderedPageBreak/>
        <w:t>vyvíjené VR aplikace.</w:t>
      </w:r>
      <w:r>
        <w:t xml:space="preserve"> Prioritizace požadavků proběhla dle MoSCoW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r w:rsidRPr="0072193C">
        <w:rPr>
          <w:i/>
          <w:iCs/>
        </w:rPr>
        <w:t>Must have</w:t>
      </w:r>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r w:rsidRPr="0072193C">
        <w:rPr>
          <w:i/>
          <w:iCs/>
        </w:rPr>
        <w:t>Should have</w:t>
      </w:r>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r w:rsidRPr="0072193C">
        <w:rPr>
          <w:i/>
          <w:iCs/>
        </w:rPr>
        <w:t>Could have</w:t>
      </w:r>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r w:rsidRPr="0072193C">
        <w:rPr>
          <w:i/>
          <w:iCs/>
        </w:rPr>
        <w:t>Won´t have</w:t>
      </w:r>
      <w:r w:rsidRPr="0072193C">
        <w:t xml:space="preserve"> </w:t>
      </w:r>
      <w:r>
        <w:t xml:space="preserve">(W) </w:t>
      </w:r>
      <w:r w:rsidRPr="0072193C">
        <w:t>– požadavky které nebudou součástí implementace</w:t>
      </w:r>
    </w:p>
    <w:p w14:paraId="7EB6D8E8" w14:textId="06F956E3" w:rsidR="003150D4" w:rsidRDefault="003150D4" w:rsidP="003150D4">
      <w:pPr>
        <w:pStyle w:val="Normlnprvnodsazen"/>
      </w:pPr>
      <w:r>
        <w:t xml:space="preserve">Na základě této metodiky byla vytvořena matice požadavků, která byla rozdělena dle </w:t>
      </w:r>
      <w:r w:rsidR="008D5DC0">
        <w:rPr>
          <w:highlight w:val="yellow"/>
        </w:rPr>
        <w:fldChar w:fldCharType="begin"/>
      </w:r>
      <w:r w:rsidR="008D5DC0">
        <w:instrText xml:space="preserve"> REF _Ref155039424 \h </w:instrText>
      </w:r>
      <w:r w:rsidR="008D5DC0">
        <w:rPr>
          <w:highlight w:val="yellow"/>
        </w:rPr>
      </w:r>
      <w:r w:rsidR="008D5DC0">
        <w:rPr>
          <w:highlight w:val="yellow"/>
        </w:rPr>
        <w:fldChar w:fldCharType="separate"/>
      </w:r>
      <w:r w:rsidR="0029348A">
        <w:t xml:space="preserve">Tab. </w:t>
      </w:r>
      <w:r w:rsidR="0029348A">
        <w:rPr>
          <w:noProof/>
        </w:rPr>
        <w:t>9</w:t>
      </w:r>
      <w:r w:rsidR="008D5DC0">
        <w:rPr>
          <w:highlight w:val="yellow"/>
        </w:rPr>
        <w:fldChar w:fldCharType="end"/>
      </w:r>
      <w:r w:rsidR="008D5DC0">
        <w:t xml:space="preserve">. </w:t>
      </w:r>
      <w:r>
        <w:t>Podrobný popis návrhových a implementačních rozhodnutí je popsán v</w:t>
      </w:r>
      <w:r w:rsidR="008D5DC0">
        <w:t xml:space="preserve"> kapitol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29348A">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29348A">
        <w:t>Tvorba VP</w:t>
      </w:r>
      <w:r w:rsidR="008D5DC0" w:rsidRPr="008D5DC0">
        <w:fldChar w:fldCharType="end"/>
      </w:r>
      <w:r>
        <w:t xml:space="preserve"> . Zdali byl daný požadavek implementován v rámci výsledné aplikace je znázorněno pomocí sloupce </w:t>
      </w:r>
      <w:r w:rsidRPr="00E32349">
        <w:rPr>
          <w:i/>
          <w:iCs/>
          <w:u w:val="single"/>
        </w:rPr>
        <w:t>Status</w:t>
      </w:r>
      <w:r>
        <w:t xml:space="preserve"> a to na stupnici:</w:t>
      </w:r>
    </w:p>
    <w:p w14:paraId="47AC45D9" w14:textId="77777777" w:rsidR="003150D4" w:rsidRDefault="003150D4" w:rsidP="003150D4">
      <w:pPr>
        <w:pStyle w:val="Normlnprvnodsazen"/>
        <w:numPr>
          <w:ilvl w:val="0"/>
          <w:numId w:val="70"/>
        </w:numPr>
      </w:pPr>
      <w:r w:rsidRPr="00E4543D">
        <w:rPr>
          <w:i/>
          <w:iCs/>
        </w:rPr>
        <w:t>Implemented</w:t>
      </w:r>
      <w:r>
        <w:t xml:space="preserve"> (I) – Implementováno v aplikaci</w:t>
      </w:r>
    </w:p>
    <w:p w14:paraId="3700828E" w14:textId="77777777" w:rsidR="003150D4" w:rsidRDefault="003150D4" w:rsidP="003150D4">
      <w:pPr>
        <w:pStyle w:val="Normlnprvnodsazen"/>
        <w:numPr>
          <w:ilvl w:val="0"/>
          <w:numId w:val="70"/>
        </w:numPr>
      </w:pPr>
      <w:r w:rsidRPr="00E4543D">
        <w:rPr>
          <w:i/>
          <w:iCs/>
        </w:rPr>
        <w:t>Partialy implemented</w:t>
      </w:r>
      <w:r>
        <w:t xml:space="preserve"> (PI) – Částečně implementováno</w:t>
      </w:r>
    </w:p>
    <w:p w14:paraId="3085E0E2" w14:textId="5CB3550B" w:rsidR="003150D4" w:rsidRDefault="003150D4" w:rsidP="00375E67">
      <w:pPr>
        <w:pStyle w:val="Normlnprvnodsazen"/>
        <w:numPr>
          <w:ilvl w:val="0"/>
          <w:numId w:val="70"/>
        </w:numPr>
      </w:pPr>
      <w:r w:rsidRPr="00E4543D">
        <w:rPr>
          <w:i/>
          <w:iCs/>
        </w:rPr>
        <w:t>Not implemented</w:t>
      </w:r>
      <w:r>
        <w:t xml:space="preserve"> (NI) - Neimplementováno </w:t>
      </w:r>
    </w:p>
    <w:p w14:paraId="29D023CA" w14:textId="2982CC43" w:rsidR="009251D2" w:rsidRDefault="00020422" w:rsidP="009251D2">
      <w:pPr>
        <w:pStyle w:val="Heading2"/>
      </w:pPr>
      <w:bookmarkStart w:id="162" w:name="_Ref155039291"/>
      <w:bookmarkStart w:id="163" w:name="_Toc155046834"/>
      <w:r>
        <w:t>Data</w:t>
      </w:r>
      <w:bookmarkEnd w:id="162"/>
      <w:bookmarkEnd w:id="163"/>
    </w:p>
    <w:p w14:paraId="234933F4" w14:textId="396AA196" w:rsidR="009251D2" w:rsidRDefault="009251D2" w:rsidP="009251D2">
      <w:pPr>
        <w:rPr>
          <w:lang w:eastAsia="cs-CZ"/>
        </w:rPr>
      </w:pPr>
      <w:r w:rsidRPr="009251D2">
        <w:rPr>
          <w:lang w:eastAsia="cs-CZ"/>
        </w:rPr>
        <w:t>Jak již bylo nastíněno v</w:t>
      </w:r>
      <w:r w:rsidR="008D5DC0">
        <w:rPr>
          <w:lang w:eastAsia="cs-CZ"/>
        </w:rPr>
        <w:t> </w:t>
      </w:r>
      <w:r w:rsidRPr="009251D2">
        <w:rPr>
          <w:lang w:eastAsia="cs-CZ"/>
        </w:rPr>
        <w:t>kapitole</w:t>
      </w:r>
      <w:r w:rsidR="008D5DC0">
        <w:rPr>
          <w:lang w:eastAsia="cs-CZ"/>
        </w:rPr>
        <w:t xml:space="preserve"> </w:t>
      </w:r>
      <w:r w:rsidR="008D5DC0" w:rsidRPr="008D5DC0">
        <w:rPr>
          <w:lang w:eastAsia="cs-CZ"/>
        </w:rPr>
        <w:fldChar w:fldCharType="begin"/>
      </w:r>
      <w:r w:rsidR="008D5DC0" w:rsidRPr="008D5DC0">
        <w:rPr>
          <w:lang w:eastAsia="cs-CZ"/>
        </w:rPr>
        <w:instrText xml:space="preserve"> REF _Ref155039476 \w \h </w:instrText>
      </w:r>
      <w:r w:rsidR="008D5DC0" w:rsidRPr="008D5DC0">
        <w:rPr>
          <w:lang w:eastAsia="cs-CZ"/>
        </w:rPr>
      </w:r>
      <w:r w:rsidR="008D5DC0">
        <w:rPr>
          <w:lang w:eastAsia="cs-CZ"/>
        </w:rPr>
        <w:instrText xml:space="preserve"> \* MERGEFORMAT </w:instrText>
      </w:r>
      <w:r w:rsidR="008D5DC0" w:rsidRPr="008D5DC0">
        <w:rPr>
          <w:lang w:eastAsia="cs-CZ"/>
        </w:rPr>
        <w:fldChar w:fldCharType="separate"/>
      </w:r>
      <w:r w:rsidR="0029348A">
        <w:rPr>
          <w:lang w:eastAsia="cs-CZ"/>
        </w:rPr>
        <w:t>3.5.2</w:t>
      </w:r>
      <w:r w:rsidR="008D5DC0" w:rsidRPr="008D5DC0">
        <w:rPr>
          <w:lang w:eastAsia="cs-CZ"/>
        </w:rPr>
        <w:fldChar w:fldCharType="end"/>
      </w:r>
      <w:r w:rsidR="008D5DC0" w:rsidRPr="008D5DC0">
        <w:rPr>
          <w:lang w:eastAsia="cs-CZ"/>
        </w:rPr>
        <w:t xml:space="preserve"> </w:t>
      </w:r>
      <w:r w:rsidR="008D5DC0" w:rsidRPr="008D5DC0">
        <w:rPr>
          <w:lang w:eastAsia="cs-CZ"/>
        </w:rPr>
        <w:fldChar w:fldCharType="begin"/>
      </w:r>
      <w:r w:rsidR="008D5DC0" w:rsidRPr="008D5DC0">
        <w:rPr>
          <w:lang w:eastAsia="cs-CZ"/>
        </w:rPr>
        <w:instrText xml:space="preserve"> REF _Ref155039476 \h </w:instrText>
      </w:r>
      <w:r w:rsidR="008D5DC0" w:rsidRPr="008D5DC0">
        <w:rPr>
          <w:lang w:eastAsia="cs-CZ"/>
        </w:rPr>
      </w:r>
      <w:r w:rsidR="008D5DC0">
        <w:rPr>
          <w:lang w:eastAsia="cs-CZ"/>
        </w:rPr>
        <w:instrText xml:space="preserve"> \* MERGEFORMAT </w:instrText>
      </w:r>
      <w:r w:rsidR="008D5DC0" w:rsidRPr="008D5DC0">
        <w:rPr>
          <w:lang w:eastAsia="cs-CZ"/>
        </w:rPr>
        <w:fldChar w:fldCharType="separate"/>
      </w:r>
      <w:r w:rsidR="0029348A">
        <w:t>Problém měřítka</w:t>
      </w:r>
      <w:r w:rsidR="008D5DC0" w:rsidRPr="008D5DC0">
        <w:rPr>
          <w:lang w:eastAsia="cs-CZ"/>
        </w:rPr>
        <w:fldChar w:fldCharType="end"/>
      </w:r>
      <w:r w:rsidRPr="008D5DC0">
        <w:rPr>
          <w:lang w:eastAsia="cs-CZ"/>
        </w:rPr>
        <w:t>.</w:t>
      </w:r>
      <w:r w:rsidRPr="009251D2">
        <w:rPr>
          <w:lang w:eastAsia="cs-CZ"/>
        </w:rPr>
        <w:t xml:space="preserve"> Hlavním rozdělením, které je možné použít je dělení na statická a dynamická data (</w:t>
      </w:r>
      <w:r w:rsidR="008D5DC0">
        <w:rPr>
          <w:lang w:eastAsia="cs-CZ"/>
        </w:rPr>
        <w:t>instancovaná</w:t>
      </w:r>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instacovaných dat se tato práce zaměřuje primárně na způsoby vizualizace statických dat. Je </w:t>
      </w:r>
      <w:r w:rsidR="008D5DC0">
        <w:rPr>
          <w:lang w:eastAsia="cs-CZ"/>
        </w:rPr>
        <w:t xml:space="preserve">tedy </w:t>
      </w:r>
      <w:r>
        <w:rPr>
          <w:lang w:eastAsia="cs-CZ"/>
        </w:rPr>
        <w:t xml:space="preserve">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w:t>
      </w:r>
      <w:r w:rsidR="008D5DC0">
        <w:rPr>
          <w:lang w:eastAsia="cs-CZ"/>
        </w:rPr>
        <w:t xml:space="preserve"> najít vhodný postup a</w:t>
      </w:r>
      <w:r w:rsidR="00075E05">
        <w:rPr>
          <w:lang w:eastAsia="cs-CZ"/>
        </w:rPr>
        <w:t xml:space="preserve"> a identifikovat a vyřešit případy snížené kompatibility.</w:t>
      </w:r>
    </w:p>
    <w:p w14:paraId="3E68147C" w14:textId="55220A15" w:rsidR="00296350" w:rsidRDefault="00335F34" w:rsidP="00335F34">
      <w:pPr>
        <w:pStyle w:val="Normlnprvnodsazen"/>
        <w:ind w:firstLine="0"/>
      </w:pPr>
      <w:r>
        <w:t>Na základě dostupných dat města Brna</w:t>
      </w:r>
      <w:r w:rsidR="008D5DC0">
        <w:t xml:space="preserve"> </w:t>
      </w:r>
      <w:r w:rsidR="008D5DC0">
        <w:fldChar w:fldCharType="begin"/>
      </w:r>
      <w:r w:rsidR="008D5DC0">
        <w:instrText xml:space="preserve"> REF _Ref155039424 \h </w:instrText>
      </w:r>
      <w:r w:rsidR="008D5DC0">
        <w:fldChar w:fldCharType="separate"/>
      </w:r>
      <w:r w:rsidR="0029348A">
        <w:t xml:space="preserve">Tab. </w:t>
      </w:r>
      <w:r w:rsidR="0029348A">
        <w:rPr>
          <w:noProof/>
        </w:rPr>
        <w:t>9</w:t>
      </w:r>
      <w:r w:rsidR="008D5DC0">
        <w:fldChar w:fldCharType="end"/>
      </w:r>
      <w:r w:rsidR="008D5DC0">
        <w:t xml:space="preserve"> </w:t>
      </w:r>
      <w:r w:rsidR="00296350">
        <w:t>byly vytvořeny</w:t>
      </w:r>
      <w:r w:rsidR="008D5DC0">
        <w:t xml:space="preserve"> 3 </w:t>
      </w:r>
      <w:r w:rsidR="00296350">
        <w:t xml:space="preserve">statické </w:t>
      </w:r>
      <w:r w:rsidR="008D5DC0">
        <w:t xml:space="preserve">3D </w:t>
      </w:r>
      <w:r w:rsidR="00296350">
        <w:t>mapy. Proces jejich tvorby a specifika průběhu zpracování jsou popsána v následujících kapitolách.</w:t>
      </w:r>
    </w:p>
    <w:p w14:paraId="2027A064" w14:textId="4AB879EB" w:rsidR="009E6B35" w:rsidRDefault="009E6B35" w:rsidP="008D5DC0">
      <w:pPr>
        <w:pStyle w:val="CaptionTabs"/>
      </w:pPr>
      <w:bookmarkStart w:id="164" w:name="_Ref155039424"/>
      <w:r>
        <w:t xml:space="preserve">Tab. </w:t>
      </w:r>
      <w:r>
        <w:fldChar w:fldCharType="begin"/>
      </w:r>
      <w:r>
        <w:instrText xml:space="preserve"> SEQ Tab. \* ARABIC </w:instrText>
      </w:r>
      <w:r>
        <w:fldChar w:fldCharType="separate"/>
      </w:r>
      <w:r w:rsidR="0029348A">
        <w:rPr>
          <w:noProof/>
        </w:rPr>
        <w:t>9</w:t>
      </w:r>
      <w:r>
        <w:rPr>
          <w:noProof/>
        </w:rPr>
        <w:fldChar w:fldCharType="end"/>
      </w:r>
      <w:bookmarkEnd w:id="164"/>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bookmarkStart w:id="165" w:name="_Toc155046835"/>
      <w:r>
        <w:lastRenderedPageBreak/>
        <w:t>Specifika vstupních dat</w:t>
      </w:r>
      <w:bookmarkEnd w:id="165"/>
    </w:p>
    <w:p w14:paraId="71949860" w14:textId="3A1A47BE" w:rsidR="00393F6D" w:rsidRDefault="00393F6D" w:rsidP="00393F6D">
      <w:pPr>
        <w:pStyle w:val="Malnadpis"/>
        <w:rPr>
          <w:rStyle w:val="Strong"/>
          <w:b/>
          <w:bCs w:val="0"/>
        </w:rPr>
      </w:pPr>
      <w:r>
        <w:rPr>
          <w:rStyle w:val="Strong"/>
          <w:b/>
          <w:bCs w:val="0"/>
        </w:rPr>
        <w:t>Budovy</w:t>
      </w:r>
    </w:p>
    <w:p w14:paraId="7E31FB39" w14:textId="5FB91D3D" w:rsidR="00296350" w:rsidRPr="00393F6D" w:rsidRDefault="00393F6D" w:rsidP="00393F6D">
      <w:pPr>
        <w:rPr>
          <w:rStyle w:val="Strong"/>
          <w:b w:val="0"/>
          <w:bCs w:val="0"/>
        </w:rPr>
      </w:pPr>
      <w:r>
        <w:t xml:space="preserve">Z důvodu důvěrné znalosti datové sady 3D modelu města Brna byla vizualizace v rámci práce založena na </w:t>
      </w:r>
      <w:r w:rsidR="008D5DC0">
        <w:t>těchto datech</w:t>
      </w:r>
      <w:r>
        <w:t xml:space="preserve">. Tato kapitola se snaží na příkladu dat 3D modelu města Brna vysvětlit specifické problémy při užití primárně geografických dat určených pro práci v GIS do světa 3D vizualizace. </w:t>
      </w:r>
    </w:p>
    <w:p w14:paraId="67F291A3" w14:textId="74C2A52D" w:rsidR="00B17491" w:rsidRDefault="00296350" w:rsidP="00B17491">
      <w:pPr>
        <w:pStyle w:val="Normlnprvnodsazen"/>
        <w:rPr>
          <w:lang w:eastAsia="en-US"/>
        </w:rPr>
      </w:pPr>
      <w:r>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r w:rsidR="009E7AC7">
        <w:rPr>
          <w:lang w:eastAsia="en-US"/>
        </w:rPr>
        <w:t>GIS – FGDB</w:t>
      </w:r>
      <w:r w:rsidR="00D8458A">
        <w:rPr>
          <w:lang w:eastAsia="en-US"/>
        </w:rPr>
        <w:t xml:space="preserve"> – PolygonZ, Multipatch, CAD – DWG, DGN). </w:t>
      </w:r>
      <w:r w:rsidR="00841B47">
        <w:rPr>
          <w:lang w:eastAsia="en-US"/>
        </w:rPr>
        <w:t>V případě GIS formátů, je jedna lokalita jedna vrstva. V případě PolygonZ geometrie zahrnuje vrstva veškeré atributy zmíněné viz</w:t>
      </w:r>
      <w:r w:rsidR="009E7AC7">
        <w:rPr>
          <w:lang w:eastAsia="en-US"/>
        </w:rPr>
        <w:t xml:space="preserve"> </w:t>
      </w:r>
      <w:r w:rsidR="009E7AC7">
        <w:rPr>
          <w:lang w:eastAsia="en-US"/>
        </w:rPr>
        <w:fldChar w:fldCharType="begin"/>
      </w:r>
      <w:r w:rsidR="009E7AC7">
        <w:rPr>
          <w:lang w:eastAsia="en-US"/>
        </w:rPr>
        <w:instrText xml:space="preserve"> REF _Ref155039825 \h </w:instrText>
      </w:r>
      <w:r w:rsidR="009E7AC7">
        <w:rPr>
          <w:lang w:eastAsia="en-US"/>
        </w:rPr>
      </w:r>
      <w:r w:rsidR="009E7AC7">
        <w:rPr>
          <w:lang w:eastAsia="en-US"/>
        </w:rPr>
        <w:fldChar w:fldCharType="separate"/>
      </w:r>
      <w:r w:rsidR="0029348A">
        <w:t xml:space="preserve">Obr. </w:t>
      </w:r>
      <w:r w:rsidR="0029348A">
        <w:rPr>
          <w:noProof/>
        </w:rPr>
        <w:t>21</w:t>
      </w:r>
      <w:r w:rsidR="009E7AC7">
        <w:rPr>
          <w:lang w:eastAsia="en-US"/>
        </w:rPr>
        <w:fldChar w:fldCharType="end"/>
      </w:r>
      <w:r w:rsidR="00841B47">
        <w:rPr>
          <w:lang w:eastAsia="en-US"/>
        </w:rPr>
        <w:t xml:space="preserve">. V případě multipatch geometrie jsou prvky agregovány dle </w:t>
      </w:r>
      <w:r w:rsidR="009E7AC7">
        <w:rPr>
          <w:lang w:eastAsia="en-US"/>
        </w:rPr>
        <w:t>ID</w:t>
      </w:r>
      <w:r w:rsidR="00841B47">
        <w:rPr>
          <w:lang w:eastAsia="en-US"/>
        </w:rPr>
        <w:t xml:space="preserv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70DBE753"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9E7AC7">
        <w:rPr>
          <w:lang w:eastAsia="en-US"/>
        </w:rPr>
        <w:t xml:space="preserve">(viz. kap. </w:t>
      </w:r>
      <w:r w:rsidR="009E7AC7" w:rsidRPr="008D5DC0">
        <w:fldChar w:fldCharType="begin"/>
      </w:r>
      <w:r w:rsidR="009E7AC7" w:rsidRPr="008D5DC0">
        <w:instrText xml:space="preserve"> REF _Ref155039308 \w \h </w:instrText>
      </w:r>
      <w:r w:rsidR="009E7AC7">
        <w:instrText xml:space="preserve"> \* MERGEFORMAT </w:instrText>
      </w:r>
      <w:r w:rsidR="009E7AC7" w:rsidRPr="008D5DC0">
        <w:fldChar w:fldCharType="separate"/>
      </w:r>
      <w:r w:rsidR="0029348A">
        <w:t>5.3.1</w:t>
      </w:r>
      <w:r w:rsidR="009E7AC7" w:rsidRPr="008D5DC0">
        <w:fldChar w:fldCharType="end"/>
      </w:r>
      <w:r w:rsidR="009E7AC7">
        <w:t xml:space="preserve"> </w:t>
      </w:r>
      <w:r w:rsidR="009E7AC7" w:rsidRPr="008D5DC0">
        <w:fldChar w:fldCharType="begin"/>
      </w:r>
      <w:r w:rsidR="009E7AC7" w:rsidRPr="008D5DC0">
        <w:instrText xml:space="preserve"> REF _Ref155039308 \h </w:instrText>
      </w:r>
      <w:r w:rsidR="009E7AC7">
        <w:instrText xml:space="preserve"> \* MERGEFORMAT </w:instrText>
      </w:r>
      <w:r w:rsidR="009E7AC7" w:rsidRPr="008D5DC0">
        <w:fldChar w:fldCharType="separate"/>
      </w:r>
      <w:r w:rsidR="0029348A" w:rsidRPr="00634751">
        <w:t>Transformace dat</w:t>
      </w:r>
      <w:r w:rsidR="009E7AC7" w:rsidRPr="008D5DC0">
        <w:fldChar w:fldCharType="end"/>
      </w:r>
      <w:r w:rsidR="009E7AC7" w:rsidRPr="008D5DC0">
        <w:t>)</w:t>
      </w:r>
      <w:r w:rsidR="009E7AC7">
        <w:rPr>
          <w:lang w:eastAsia="en-US"/>
        </w:rPr>
        <w:t>.</w:t>
      </w:r>
    </w:p>
    <w:p w14:paraId="5C23E041" w14:textId="5549AFA5" w:rsidR="00B17491" w:rsidRDefault="00B17491" w:rsidP="00B17491">
      <w:pPr>
        <w:pStyle w:val="Normlnprvnodsazen"/>
        <w:rPr>
          <w:lang w:eastAsia="en-US"/>
        </w:rPr>
      </w:pPr>
    </w:p>
    <w:p w14:paraId="15906465" w14:textId="42DB66F6" w:rsidR="00C03453" w:rsidRDefault="00C03453" w:rsidP="00070FA6">
      <w:pPr>
        <w:pStyle w:val="PICTURES"/>
      </w:pPr>
      <w:r>
        <w:rPr>
          <w:bdr w:val="none" w:sz="0" w:space="0" w:color="auto" w:frame="1"/>
        </w:rPr>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5DA1A232" w:rsidR="00B17491" w:rsidRPr="00B17491" w:rsidRDefault="00C03453" w:rsidP="000023D6">
      <w:pPr>
        <w:pStyle w:val="Caption"/>
      </w:pPr>
      <w:bookmarkStart w:id="166" w:name="_Ref155039825"/>
      <w:r>
        <w:t xml:space="preserve">Obr. </w:t>
      </w:r>
      <w:r>
        <w:fldChar w:fldCharType="begin"/>
      </w:r>
      <w:r>
        <w:instrText xml:space="preserve"> SEQ Obr. \* ARABIC </w:instrText>
      </w:r>
      <w:r>
        <w:fldChar w:fldCharType="separate"/>
      </w:r>
      <w:r w:rsidR="0029348A">
        <w:rPr>
          <w:noProof/>
        </w:rPr>
        <w:t>21</w:t>
      </w:r>
      <w:r>
        <w:rPr>
          <w:noProof/>
        </w:rPr>
        <w:fldChar w:fldCharType="end"/>
      </w:r>
      <w:bookmarkEnd w:id="166"/>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9E7AC7">
      <w:pPr>
        <w:pStyle w:val="PICTURES"/>
      </w:pPr>
      <w:r>
        <w:rPr>
          <w:lang w:val="en-US"/>
        </w:rPr>
        <w:lastRenderedPageBreak/>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0C768360" w:rsidR="00C03453" w:rsidRDefault="00C03453" w:rsidP="000023D6">
      <w:pPr>
        <w:pStyle w:val="Caption"/>
      </w:pPr>
      <w:r>
        <w:t xml:space="preserve">Obr. </w:t>
      </w:r>
      <w:r>
        <w:fldChar w:fldCharType="begin"/>
      </w:r>
      <w:r>
        <w:instrText xml:space="preserve"> SEQ Obr. \* ARABIC </w:instrText>
      </w:r>
      <w:r>
        <w:fldChar w:fldCharType="separate"/>
      </w:r>
      <w:r w:rsidR="0029348A">
        <w:rPr>
          <w:noProof/>
        </w:rPr>
        <w:t>22</w:t>
      </w:r>
      <w:r>
        <w:rPr>
          <w:noProof/>
        </w:rPr>
        <w:fldChar w:fldCharType="end"/>
      </w:r>
      <w:r>
        <w:t xml:space="preserve"> Dělení 3D modelu města Brna. zdroj dat:</w:t>
      </w:r>
      <w:r w:rsidR="009E7AC7">
        <w:t xml:space="preserve"> </w:t>
      </w:r>
      <w:r w:rsidR="009E7AC7">
        <w:fldChar w:fldCharType="begin"/>
      </w:r>
      <w:r w:rsidR="009E7AC7">
        <w:instrText xml:space="preserve"> ADDIN ZOTERO_ITEM CSL_CITATION {"citationID":"J1rtPVdS","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9E7AC7">
        <w:fldChar w:fldCharType="separate"/>
      </w:r>
      <w:r w:rsidR="009E7AC7" w:rsidRPr="009E7AC7">
        <w:t>(MapTiler 2023)</w:t>
      </w:r>
      <w:r w:rsidR="009E7AC7">
        <w:fldChar w:fldCharType="end"/>
      </w:r>
      <w:r>
        <w:t xml:space="preserve"> </w:t>
      </w:r>
    </w:p>
    <w:p w14:paraId="56D566BA" w14:textId="32396D5C"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symbologie definována pomocí </w:t>
      </w:r>
      <w:r w:rsidR="00883053">
        <w:t>vztahu Prvek – Atribu</w:t>
      </w:r>
      <w:r>
        <w:t xml:space="preserve">t, </w:t>
      </w:r>
      <w:r w:rsidR="00354F63" w:rsidRPr="00883053">
        <w:t>kdežto v případě 3D vizualizace se jedná o vztah Mesh</w:t>
      </w:r>
      <w:r w:rsidR="00883053">
        <w:t xml:space="preserve"> – </w:t>
      </w:r>
      <w:r w:rsidR="00883053" w:rsidRPr="00883053">
        <w:t>Materiál</w:t>
      </w:r>
      <w:r w:rsidR="00354F63" w:rsidRPr="00883053">
        <w:t>.</w:t>
      </w:r>
      <w:r>
        <w:t xml:space="preserve"> Zde je první </w:t>
      </w:r>
      <w:r w:rsidR="004D3D6E">
        <w:t>problém,</w:t>
      </w:r>
      <w:r>
        <w:t xml:space="preserve"> a to rozdíl v granularitě. V GIS je běžné zobrazit velké množství jednotlivých prvků se specifickými atributy, kdežto v případě vykreslování 3D grafiky je obecným pravidlem minimalizovat počet jednotlivých meshů a materiálů, které používají</w:t>
      </w:r>
      <w:r w:rsidR="009E7AC7">
        <w:t xml:space="preserve">. </w:t>
      </w:r>
      <w:r w:rsidR="004D3D6E">
        <w:t>Z výkonnostního hlediska je tedy nemožné pro každý GIS prvek vytvořit ekvivalentní mesh s přiřazeným materiálem. V případě zachování možnosti vizualizovat data na úrovni prvku dle atributů je nutné objevit způsob jakým je možné informaci o tomto vztahu přenést do 3D vizualizace. Standard glTF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Vhodná cílová granularita je tedy definována počtem materiálů. Zde se tedy problém zjednodušuje na otázku, jakým způsobem převézt vizualizaci z GIS softwaru do grafického softwaru jako např. Blender aj</w:t>
      </w:r>
      <w:r w:rsidR="00634751">
        <w:t>.</w:t>
      </w:r>
      <w:r w:rsidR="00F42172">
        <w:t xml:space="preserve"> ve formě meshů s přiřazenými materiály. Za účelem zachování </w:t>
      </w:r>
      <w:r w:rsidR="00F54BF2">
        <w:t>sémantiky</w:t>
      </w:r>
      <w:r w:rsidR="00F42172">
        <w:t xml:space="preserve"> v podobě symbologie,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symbologie parametry materiálu. </w:t>
      </w:r>
    </w:p>
    <w:p w14:paraId="58CC9EF3" w14:textId="32DEFC35" w:rsidR="004D3D6E" w:rsidRDefault="00F469D6" w:rsidP="00E168A6">
      <w:pPr>
        <w:pStyle w:val="Normlnprvnodsazen"/>
      </w:pPr>
      <w:r>
        <w:lastRenderedPageBreak/>
        <w:t>Dalším problémem je obecná kompatibilita mezi softwary. Tento problém se váže speciálně na data 3D modelu Brna, jelikož jsou poskytována v nativních Esri formátech. Za účelem práce s daty je tedy nutné mít přístup k ArcGIS Pro</w:t>
      </w:r>
      <w:r w:rsidR="00634751">
        <w:t xml:space="preserve"> popř. ArcMap</w:t>
      </w:r>
      <w:r>
        <w:t xml:space="preserve"> softwaru</w:t>
      </w:r>
      <w:r w:rsidR="00077121">
        <w:t xml:space="preserve">. ArcGIS Pro </w:t>
      </w:r>
      <w:r w:rsidR="00634751">
        <w:t xml:space="preserve">nativně </w:t>
      </w:r>
      <w:r w:rsidR="00077121">
        <w:t xml:space="preserve">poskytuje pouze </w:t>
      </w:r>
      <w:r w:rsidR="00463415">
        <w:t>modul</w:t>
      </w:r>
      <w:r w:rsidR="00077121">
        <w:t xml:space="preserve"> </w:t>
      </w:r>
      <w:r w:rsidR="00077121">
        <w:rPr>
          <w:i/>
          <w:iCs/>
        </w:rPr>
        <w:t>Export to Collada</w:t>
      </w:r>
      <w:r w:rsidR="00077121">
        <w:t xml:space="preserve">, který byl na základě opakovaného testování vyhodnocen jako vysoce nevhodný, jelikož exportuje každý prvek jako </w:t>
      </w:r>
      <w:r w:rsidR="00F54BF2">
        <w:t>samostatný</w:t>
      </w:r>
      <w:r w:rsidR="00077121">
        <w:t xml:space="preserve"> .dae soubor a není možné zachovat definovanou symbologii.</w:t>
      </w:r>
      <w:r>
        <w:t xml:space="preserve"> </w:t>
      </w:r>
      <w:r w:rsidR="00077121">
        <w:t xml:space="preserve">Vhodným nalezeným řešením je program Esri </w:t>
      </w:r>
      <w:r>
        <w:t>CityEngine, který je primárně koncipovaný jako software pro procedurální 3D modelování</w:t>
      </w:r>
      <w:r w:rsidR="00077121">
        <w:t>, každopádně umožňuje značnou podporu kompatibility mezi GIS a</w:t>
      </w:r>
      <w:r w:rsidR="00634751">
        <w:t xml:space="preserve"> </w:t>
      </w:r>
      <w:r w:rsidR="00077121">
        <w:t xml:space="preserve"> </w:t>
      </w:r>
      <w:r w:rsidR="00634751">
        <w:t xml:space="preserve">3D vizualizací </w:t>
      </w:r>
      <w:r w:rsidR="00077121">
        <w:t xml:space="preserve">(Blender, Unreal, Hudiny atd.). City Engine umožňuje import nativních Esri formátů a export do glTF. Zároveň umožňuje tvorbu mesh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glTF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enginu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nejedná se tedy o spojitý mesh</w:t>
      </w:r>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070FA6">
      <w:pPr>
        <w:pStyle w:val="PICTURES"/>
      </w:pPr>
      <w:r>
        <w:lastRenderedPageBreak/>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5">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086A4872" w:rsidR="00FE0184" w:rsidRPr="00FE0184" w:rsidRDefault="0027655C" w:rsidP="00FE0184">
      <w:pPr>
        <w:pStyle w:val="Caption"/>
      </w:pPr>
      <w:r>
        <w:t xml:space="preserve">Obr. </w:t>
      </w:r>
      <w:r>
        <w:fldChar w:fldCharType="begin"/>
      </w:r>
      <w:r>
        <w:instrText xml:space="preserve"> SEQ Obr. \* ARABIC </w:instrText>
      </w:r>
      <w:r>
        <w:fldChar w:fldCharType="separate"/>
      </w:r>
      <w:r w:rsidR="0029348A">
        <w:rPr>
          <w:noProof/>
        </w:rPr>
        <w:t>23</w:t>
      </w:r>
      <w:r>
        <w:rPr>
          <w:noProof/>
        </w:rPr>
        <w:fldChar w:fldCharType="end"/>
      </w:r>
      <w:r>
        <w:t xml:space="preserve"> Problematické aspekty 3D modelu Brna ve vztahu </w:t>
      </w:r>
      <w:r w:rsidR="00B17491">
        <w:t xml:space="preserve">k </w:t>
      </w:r>
      <w:r>
        <w:t>3D vizualizac</w:t>
      </w:r>
      <w:r w:rsidR="00B17491">
        <w:t>i</w:t>
      </w:r>
      <w:r>
        <w:t>.</w:t>
      </w:r>
      <w:r w:rsidR="00FE0184">
        <w:t xml:space="preserve"> </w:t>
      </w:r>
      <w:r w:rsidR="00FE0184">
        <w:br/>
        <w:t>zdroj: vlastní tvorba</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Hlavním procesem při převodu DMR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r w:rsidR="00B17491">
        <w:t xml:space="preserve">enginů </w:t>
      </w:r>
      <w:r>
        <w:t xml:space="preserve">Three.js a Babylon.js skrze </w:t>
      </w:r>
      <w:r>
        <w:rPr>
          <w:i/>
          <w:iCs/>
        </w:rPr>
        <w:t>displacement mapping</w:t>
      </w:r>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t>Podkladové mapy</w:t>
      </w:r>
    </w:p>
    <w:p w14:paraId="616E810E" w14:textId="5FBD414F" w:rsidR="00067472" w:rsidRPr="00067472" w:rsidRDefault="00FE0184" w:rsidP="00067472">
      <w:pPr>
        <w:rPr>
          <w:lang w:val="en-US"/>
        </w:rPr>
      </w:pPr>
      <w:r>
        <w:t>Vizualizace</w:t>
      </w:r>
      <w:r w:rsidR="00067472">
        <w:t xml:space="preserve"> terénu spočívala v potažení terénu texturou ve formě podkladové mapy. V případě topografické mapy se jednalo o </w:t>
      </w:r>
      <w:r>
        <w:t>ortofoto</w:t>
      </w:r>
      <w:r w:rsidR="00067472">
        <w:t xml:space="preserve"> České republiky </w:t>
      </w:r>
      <w:r w:rsidR="00067472">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fldChar w:fldCharType="separate"/>
      </w:r>
      <w:r w:rsidR="00200E56" w:rsidRPr="00200E56">
        <w:rPr>
          <w:rFonts w:cs="Times New Roman"/>
          <w:szCs w:val="24"/>
        </w:rPr>
        <w:t>(ČÚZK 2023b)</w:t>
      </w:r>
      <w:r w:rsidR="00067472">
        <w:fldChar w:fldCharType="end"/>
      </w:r>
      <w:r w:rsidR="00067472">
        <w:t xml:space="preserve">. V případě tematických map pak byl podklad vytvořen v prostředí QGIS za pomocí </w:t>
      </w:r>
      <w:r w:rsidR="00F702AB">
        <w:t xml:space="preserve">podkladových map MapTiler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MapTiler 2023)</w:t>
      </w:r>
      <w:r w:rsidR="00F702AB">
        <w:fldChar w:fldCharType="end"/>
      </w:r>
      <w:r>
        <w:t>.</w:t>
      </w:r>
    </w:p>
    <w:p w14:paraId="248F5B98" w14:textId="762F0AD2" w:rsidR="00020422" w:rsidRPr="00FE0184" w:rsidRDefault="00020422" w:rsidP="00020422">
      <w:pPr>
        <w:pStyle w:val="Heading2"/>
        <w:rPr>
          <w:lang w:val="cs-CZ"/>
        </w:rPr>
      </w:pPr>
      <w:bookmarkStart w:id="167" w:name="_Toc155046836"/>
      <w:r w:rsidRPr="00FE0184">
        <w:rPr>
          <w:lang w:val="cs-CZ"/>
        </w:rPr>
        <w:lastRenderedPageBreak/>
        <w:t>Vývoj aplikace</w:t>
      </w:r>
      <w:bookmarkEnd w:id="167"/>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070FA6">
      <w:pPr>
        <w:pStyle w:val="PICTURES"/>
      </w:pPr>
      <w:r w:rsidRPr="00483216">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6"/>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54B303B4"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29348A">
        <w:rPr>
          <w:noProof/>
        </w:rPr>
        <w:t>24</w:t>
      </w:r>
      <w:r>
        <w:rPr>
          <w:noProof/>
        </w:rPr>
        <w:fldChar w:fldCharType="end"/>
      </w:r>
      <w:r>
        <w:t xml:space="preserve"> Rozdělení procesu vývoje aplikace na přípravu dat a vývoj samotného virtuálního prostředí, dle použitých sw. řeš</w:t>
      </w:r>
      <w:r w:rsidR="00FE0184">
        <w:t>e</w:t>
      </w:r>
      <w:r>
        <w:t>ní.</w:t>
      </w:r>
      <w:r w:rsidR="00FE0184">
        <w:t xml:space="preserve"> zdroj: vlastní tvorba</w:t>
      </w:r>
    </w:p>
    <w:p w14:paraId="56710686" w14:textId="5EEA5589" w:rsidR="0080609E" w:rsidRPr="00FE0184" w:rsidRDefault="00020422" w:rsidP="0080609E">
      <w:pPr>
        <w:pStyle w:val="Heading3"/>
      </w:pPr>
      <w:bookmarkStart w:id="168" w:name="_Ref155039308"/>
      <w:bookmarkStart w:id="169" w:name="_Toc155046837"/>
      <w:r w:rsidRPr="00634751">
        <w:t>Transformace dat</w:t>
      </w:r>
      <w:bookmarkEnd w:id="168"/>
      <w:bookmarkEnd w:id="169"/>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070FA6">
      <w:pPr>
        <w:pStyle w:val="PICTURES"/>
      </w:pPr>
      <w:r>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5A70BE3C" w:rsidR="00483216" w:rsidRPr="00483216" w:rsidRDefault="00424AE4" w:rsidP="000023D6">
      <w:pPr>
        <w:pStyle w:val="Caption"/>
      </w:pPr>
      <w:r>
        <w:t xml:space="preserve">Obr. </w:t>
      </w:r>
      <w:r>
        <w:fldChar w:fldCharType="begin"/>
      </w:r>
      <w:r>
        <w:instrText xml:space="preserve"> SEQ Obr. \* ARABIC </w:instrText>
      </w:r>
      <w:r>
        <w:fldChar w:fldCharType="separate"/>
      </w:r>
      <w:r w:rsidR="0029348A">
        <w:rPr>
          <w:noProof/>
        </w:rPr>
        <w:t>25</w:t>
      </w:r>
      <w:r>
        <w:rPr>
          <w:noProof/>
        </w:rPr>
        <w:fldChar w:fldCharType="end"/>
      </w:r>
      <w:r>
        <w:t xml:space="preserve"> </w:t>
      </w:r>
      <w:r w:rsidR="00483216">
        <w:t>Zájmová</w:t>
      </w:r>
      <w:r>
        <w:t xml:space="preserve"> lokalita pro tvorbu vizualizací. </w:t>
      </w:r>
      <w:r w:rsidR="00FE0184">
        <w:t xml:space="preserve">zdroj: </w:t>
      </w:r>
      <w:r w:rsidR="00FE0184">
        <w:fldChar w:fldCharType="begin"/>
      </w:r>
      <w:r w:rsidR="00FE0184">
        <w:instrText xml:space="preserve"> ADDIN ZOTERO_ITEM CSL_CITATION {"citationID":"u3PlclHe","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E0184">
        <w:fldChar w:fldCharType="separate"/>
      </w:r>
      <w:r w:rsidR="00FE0184" w:rsidRPr="00FE0184">
        <w:t>(MapTiler 2023)</w:t>
      </w:r>
      <w:r w:rsidR="00FE0184">
        <w:fldChar w:fldCharType="end"/>
      </w:r>
    </w:p>
    <w:p w14:paraId="020956EC" w14:textId="3131290D" w:rsidR="00424AE4" w:rsidRPr="00C03919" w:rsidRDefault="00424AE4" w:rsidP="00424AE4">
      <w:pPr>
        <w:pStyle w:val="Normlnprvnodsazen"/>
      </w:pPr>
      <w:r>
        <w:t>Kompletní postup převodu vybraných datových vrstev je uveden v</w:t>
      </w:r>
      <w:r w:rsidR="00FE0184">
        <w:t> diagramu viz. Příloha č. 2 Proces transformace dat</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Blender prostředí.</w:t>
      </w:r>
      <w:r w:rsidR="00FE0184">
        <w:t xml:space="preserve"> Relevantní části diagramu jsou prezentovány i v následujícím textu.</w:t>
      </w:r>
    </w:p>
    <w:p w14:paraId="07DD13F8" w14:textId="707C78C7" w:rsidR="001941CD" w:rsidRPr="00374435" w:rsidRDefault="001941CD" w:rsidP="001941CD">
      <w:pPr>
        <w:pStyle w:val="Malnadpis"/>
        <w:rPr>
          <w:lang w:val="en-US"/>
        </w:rPr>
      </w:pPr>
      <w:r>
        <w:lastRenderedPageBreak/>
        <w:t>ArcGIS</w:t>
      </w:r>
    </w:p>
    <w:p w14:paraId="1F8CBBD1" w14:textId="6357FC6E" w:rsidR="00EB6E42" w:rsidRDefault="00EB6E42" w:rsidP="00EB6E42">
      <w:pPr>
        <w:pStyle w:val="Normlnprvnodsazen"/>
        <w:ind w:firstLine="0"/>
        <w:rPr>
          <w:lang w:eastAsia="en-US"/>
        </w:rPr>
      </w:pPr>
      <w:r>
        <w:rPr>
          <w:lang w:eastAsia="en-US"/>
        </w:rPr>
        <w:t xml:space="preserve">Jelikož formáty Multipatch ani PolygonZ nepodporují ukládání </w:t>
      </w:r>
      <w:r w:rsidR="00FE0184">
        <w:rPr>
          <w:lang w:eastAsia="en-US"/>
        </w:rPr>
        <w:t>symbologie</w:t>
      </w:r>
      <w:r>
        <w:rPr>
          <w:lang w:eastAsia="en-US"/>
        </w:rPr>
        <w:t xml:space="preserve">, je nutné parametry vzhledu uložit v rámci atributů jednotlivých prvků a v prostředí CE je namapovat na materiály přiřazené dané části meshe. Za dosažením tohoto cíle byl tedy rozšířen datový model 3D budov o atributy </w:t>
      </w:r>
      <w:r w:rsidRPr="00EB6E42">
        <w:rPr>
          <w:i/>
          <w:iCs/>
          <w:lang w:eastAsia="en-US"/>
        </w:rPr>
        <w:t>colorCategory</w:t>
      </w:r>
      <w:r>
        <w:rPr>
          <w:lang w:eastAsia="en-US"/>
        </w:rPr>
        <w:t xml:space="preserve"> (jméno materiálu / kategorie) a </w:t>
      </w:r>
      <w:r w:rsidRPr="00EB6E42">
        <w:rPr>
          <w:i/>
          <w:iCs/>
          <w:lang w:eastAsia="en-US"/>
        </w:rPr>
        <w:t>colorValue</w:t>
      </w:r>
      <w:r>
        <w:rPr>
          <w:i/>
          <w:iCs/>
          <w:lang w:eastAsia="en-US"/>
        </w:rPr>
        <w:t xml:space="preserve"> </w:t>
      </w:r>
      <w:r>
        <w:rPr>
          <w:lang w:eastAsia="en-US"/>
        </w:rPr>
        <w:t>(hex kód vybrané barvy). Řešení bylo implementováno pouze pro jednoduché symboly, tedy pouze základní barvu (</w:t>
      </w:r>
      <w:r w:rsidRPr="00EB6E42">
        <w:rPr>
          <w:i/>
          <w:iCs/>
          <w:lang w:eastAsia="en-US"/>
        </w:rPr>
        <w:t>Diffuse color</w:t>
      </w:r>
      <w:r>
        <w:rPr>
          <w:lang w:eastAsia="en-US"/>
        </w:rPr>
        <w:t xml:space="preserve"> parametr materiálu). </w:t>
      </w:r>
    </w:p>
    <w:p w14:paraId="22CF6610" w14:textId="241B395E" w:rsidR="004A4979" w:rsidRDefault="00EB6E42" w:rsidP="004A3931">
      <w:pPr>
        <w:pStyle w:val="Normlnprvnodsazen"/>
      </w:pPr>
      <w:r>
        <w:t xml:space="preserve">Při průzkumu a vývoji tohoto postupu byla objevena neshoda mezi datovými modely </w:t>
      </w:r>
      <w:r w:rsidR="00423918">
        <w:t>3D modelu jednotlivých etap vyhotovení. Lokality vyhotovené v roce 2020</w:t>
      </w:r>
      <w:r w:rsidR="000C38E0">
        <w:t xml:space="preserve"> </w:t>
      </w:r>
      <w:r w:rsidR="00423918">
        <w:t xml:space="preserve">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a CAST_OBJEKTU</w:t>
      </w:r>
      <w:r w:rsidR="000C38E0">
        <w:t xml:space="preserve"> </w:t>
      </w:r>
      <w:r w:rsidR="001B7830">
        <w:t xml:space="preserve">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napsán python scrip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hodnotu zvolené barvy</w:t>
      </w:r>
      <w:r w:rsidR="000C38E0">
        <w:rPr>
          <w:rStyle w:val="FootnoteReference"/>
        </w:rPr>
        <w:footnoteReference w:id="9"/>
      </w:r>
      <w:r w:rsidR="003C1AEE">
        <w:t xml:space="preserve">.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CE, Blender a hlavně webov</w:t>
      </w:r>
      <w:r w:rsidR="004A4979">
        <w:t>ých</w:t>
      </w:r>
      <w:r w:rsidR="0043222E">
        <w:t xml:space="preserve"> </w:t>
      </w:r>
      <w:r w:rsidR="000C38E0">
        <w:t>vykreslovacích</w:t>
      </w:r>
      <w:r w:rsidR="0043222E">
        <w:t xml:space="preserve"> engin</w:t>
      </w:r>
      <w:r w:rsidR="004A4979">
        <w:t>ech</w:t>
      </w:r>
      <w:r w:rsidR="0043222E">
        <w:t xml:space="preserve"> </w:t>
      </w:r>
      <w:r w:rsidR="00075E05">
        <w:t>je problematické</w:t>
      </w:r>
      <w:r w:rsidR="003C1AEE">
        <w:t xml:space="preserve">, tudíž je nutné postupovat po menších částech. </w:t>
      </w:r>
    </w:p>
    <w:p w14:paraId="7EA53EFA" w14:textId="63F93121" w:rsidR="00F42EB0" w:rsidRDefault="000A446F" w:rsidP="004A4979">
      <w:pPr>
        <w:pStyle w:val="Normlnprvnodsazen"/>
      </w:pPr>
      <w:r>
        <w:t xml:space="preserve">Výsledným výstupem je tedy datová vrstva vybrané lokality rozšířená o atributy </w:t>
      </w:r>
      <w:r w:rsidRPr="000A446F">
        <w:rPr>
          <w:i/>
          <w:iCs/>
        </w:rPr>
        <w:t>colorCategory_</w:t>
      </w:r>
      <w:r w:rsidRPr="000A446F">
        <w:rPr>
          <w:i/>
          <w:iCs/>
          <w:lang w:val="en-US"/>
        </w:rPr>
        <w:t>{</w:t>
      </w:r>
      <w:r w:rsidR="000C38E0" w:rsidRPr="000C38E0">
        <w:rPr>
          <w:i/>
          <w:iCs/>
        </w:rPr>
        <w:t>zkratka</w:t>
      </w:r>
      <w:r w:rsidRPr="000A446F">
        <w:rPr>
          <w:i/>
          <w:iCs/>
          <w:lang w:val="en-US"/>
        </w:rPr>
        <w:t xml:space="preserve"> </w:t>
      </w:r>
      <w:r w:rsidRPr="000A446F">
        <w:rPr>
          <w:i/>
          <w:iCs/>
        </w:rPr>
        <w:t>řídícího atributu</w:t>
      </w:r>
      <w:r w:rsidRPr="000A446F">
        <w:rPr>
          <w:i/>
          <w:iCs/>
          <w:lang w:val="en-US"/>
        </w:rPr>
        <w:t>}, colorValue_{</w:t>
      </w:r>
      <w:r w:rsidRPr="000C38E0">
        <w:rPr>
          <w:i/>
          <w:iCs/>
        </w:rPr>
        <w:t>zkratka</w:t>
      </w:r>
      <w:r w:rsidRPr="000A446F">
        <w:rPr>
          <w:i/>
          <w:iCs/>
          <w:lang w:val="en-US"/>
        </w:rPr>
        <w:t xml:space="preserve"> </w:t>
      </w:r>
      <w:r w:rsidRPr="000A446F">
        <w:rPr>
          <w:i/>
          <w:iCs/>
        </w:rPr>
        <w:t>řídícího atributu</w:t>
      </w:r>
      <w:r w:rsidRPr="000A446F">
        <w:rPr>
          <w:i/>
          <w:iCs/>
          <w:lang w:val="en-US"/>
        </w:rPr>
        <w:t>}</w:t>
      </w:r>
      <w:r>
        <w:rPr>
          <w:lang w:val="en-US"/>
        </w:rPr>
        <w:t xml:space="preserve"> v </w:t>
      </w:r>
      <w:r w:rsidRPr="000C38E0">
        <w:t>případě</w:t>
      </w:r>
      <w:r>
        <w:rPr>
          <w:lang w:val="en-US"/>
        </w:rPr>
        <w:t xml:space="preserve"> PLOCHA_KOD tedy </w:t>
      </w:r>
      <w:r w:rsidRPr="000A446F">
        <w:rPr>
          <w:i/>
          <w:iCs/>
          <w:lang w:val="en-US"/>
        </w:rPr>
        <w:t>colorCategory_pk</w:t>
      </w:r>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0C38E0">
        <w:t xml:space="preserve">. </w:t>
      </w:r>
      <w:r w:rsidR="00F42EB0">
        <w:t xml:space="preserve">Vše bylo exportováno </w:t>
      </w:r>
      <w:r>
        <w:t>jakožto FGDB</w:t>
      </w:r>
      <w:r w:rsidR="00F42EB0">
        <w:t xml:space="preserve"> a načteno do CE.</w:t>
      </w:r>
    </w:p>
    <w:p w14:paraId="0DDD5C94" w14:textId="77777777" w:rsidR="00374435" w:rsidRDefault="00374435" w:rsidP="00070FA6">
      <w:pPr>
        <w:pStyle w:val="PICTURES"/>
      </w:pPr>
      <w:r w:rsidRPr="00374435">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8"/>
                    <a:stretch>
                      <a:fillRect/>
                    </a:stretch>
                  </pic:blipFill>
                  <pic:spPr>
                    <a:xfrm>
                      <a:off x="0" y="0"/>
                      <a:ext cx="5579745" cy="3048000"/>
                    </a:xfrm>
                    <a:prstGeom prst="rect">
                      <a:avLst/>
                    </a:prstGeom>
                  </pic:spPr>
                </pic:pic>
              </a:graphicData>
            </a:graphic>
          </wp:inline>
        </w:drawing>
      </w:r>
    </w:p>
    <w:p w14:paraId="3B03FD40" w14:textId="786E3A79"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29348A">
        <w:rPr>
          <w:noProof/>
        </w:rPr>
        <w:t>26</w:t>
      </w:r>
      <w:r>
        <w:rPr>
          <w:noProof/>
        </w:rPr>
        <w:fldChar w:fldCharType="end"/>
      </w:r>
      <w:r>
        <w:t xml:space="preserve"> </w:t>
      </w:r>
      <w:r w:rsidR="001C771D">
        <w:t xml:space="preserve">Proces </w:t>
      </w:r>
      <w:r>
        <w:t>převodu dat. část 1. - ArcGIS Pro</w:t>
      </w:r>
      <w:r w:rsidR="000C38E0">
        <w:t>, zdroj: vlastní zpracovní</w:t>
      </w:r>
    </w:p>
    <w:p w14:paraId="6EBD6418" w14:textId="7264F5F7" w:rsidR="001941CD" w:rsidRPr="001941CD" w:rsidRDefault="001941CD" w:rsidP="001941CD">
      <w:pPr>
        <w:pStyle w:val="Malnadpis"/>
      </w:pPr>
      <w:r>
        <w:t>City Engine</w:t>
      </w:r>
    </w:p>
    <w:p w14:paraId="3803EA7B" w14:textId="118902D8" w:rsidR="00990624" w:rsidRDefault="00A94302" w:rsidP="00990624">
      <w:pPr>
        <w:pStyle w:val="Normlnprvnodsazen"/>
        <w:ind w:firstLine="0"/>
      </w:pPr>
      <w:r>
        <w:t>Software City</w:t>
      </w:r>
      <w:r w:rsidR="00AA0C0C">
        <w:t xml:space="preserve"> </w:t>
      </w:r>
      <w:r>
        <w:t xml:space="preserve">Engine </w:t>
      </w:r>
      <w:r w:rsidR="00AA0C0C">
        <w:t xml:space="preserve">(CE) </w:t>
      </w:r>
      <w:r>
        <w:t>umožňuje převod geoprostorových dat (ESRI formátů) do formátů využívaných v 3D grafice. V rámci této práce je City Engine využit pro generování terénu z DMR rastrové bitmapy a k transformaci meshe ve formátu Multipatch na formát gl</w:t>
      </w:r>
      <w:r w:rsidR="000C38E0">
        <w:t>TF</w:t>
      </w:r>
      <w:r>
        <w:t xml:space="preserve">, s tím že zůstane zachována symbologie na úrovni prvků. </w:t>
      </w:r>
      <w:r w:rsidR="00AA0C0C">
        <w:t>Generování DMR bylo provedeno pomocí vestavěných funkcí CE. Mapování symobologie na materiál a mesh pak skrze deklarativní jazyk CGA.</w:t>
      </w:r>
      <w:r w:rsidR="000A446F">
        <w:t xml:space="preserve"> </w:t>
      </w:r>
      <w:r w:rsidR="00990624">
        <w:t xml:space="preserve">Následně CE poskytuje exportér do gltf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070FA6">
      <w:pPr>
        <w:pStyle w:val="PICTURES"/>
      </w:pPr>
      <w:r w:rsidRPr="00374435">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9"/>
                    <a:stretch>
                      <a:fillRect/>
                    </a:stretch>
                  </pic:blipFill>
                  <pic:spPr>
                    <a:xfrm>
                      <a:off x="0" y="0"/>
                      <a:ext cx="5579745" cy="2645410"/>
                    </a:xfrm>
                    <a:prstGeom prst="rect">
                      <a:avLst/>
                    </a:prstGeom>
                  </pic:spPr>
                </pic:pic>
              </a:graphicData>
            </a:graphic>
          </wp:inline>
        </w:drawing>
      </w:r>
    </w:p>
    <w:p w14:paraId="6C956AD6" w14:textId="0E2B91DA"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29348A">
        <w:rPr>
          <w:noProof/>
        </w:rPr>
        <w:t>27</w:t>
      </w:r>
      <w:r>
        <w:rPr>
          <w:noProof/>
        </w:rP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r w:rsidRPr="00990624">
        <w:rPr>
          <w:b/>
          <w:bCs/>
        </w:rPr>
        <w:t>Blender</w:t>
      </w:r>
    </w:p>
    <w:p w14:paraId="2B1A3FE3" w14:textId="246D4287"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Blender, když CE umožňuje exportovat do glTF? Export z CE do glTF není dokonalý a CE neumožňuje podrobnou kontrolu optimalizace 3D dat, která je pro následné využití ve VP klíčová. Ačkoliv CE poskytuje možnosti optimalizace, bylo zjištěno, že tyto nástroje neřeší specifika vybraných dat.</w:t>
      </w:r>
      <w:r w:rsidR="000C38E0">
        <w:t xml:space="preserve"> </w:t>
      </w:r>
      <w:r>
        <w:t xml:space="preserve">Blender </w:t>
      </w:r>
      <w:r w:rsidR="000C38E0">
        <w:t xml:space="preserve">je vhodným </w:t>
      </w:r>
      <w:r>
        <w:t xml:space="preserve">nástrojem </w:t>
      </w:r>
      <w:r>
        <w:lastRenderedPageBreak/>
        <w:t xml:space="preserve">pro návrh výsledné scény při tvorbě VP, jelikož poskytuje pokročilé editační možnosti v rámci uživatelského rozhraní. </w:t>
      </w:r>
      <w:r w:rsidR="000A446F">
        <w:t>Přidáním</w:t>
      </w:r>
      <w:r>
        <w:t xml:space="preserve"> Blenderu do procesu zpracování dat, však přináší další problémy vzniklé na základě kompatibility softwarů. </w:t>
      </w:r>
    </w:p>
    <w:p w14:paraId="687CFE88" w14:textId="50CEDBD1" w:rsidR="00256200" w:rsidRDefault="00256200" w:rsidP="00256200">
      <w:pPr>
        <w:pStyle w:val="Normlnprvnodsazen"/>
      </w:pPr>
      <w:r>
        <w:t xml:space="preserve">V tomto případě se jednalo o </w:t>
      </w:r>
      <w:r w:rsidRPr="00256200">
        <w:t>rozdílnou implementaci BSDF shaderu</w:t>
      </w:r>
      <w:r>
        <w:rPr>
          <w:b/>
          <w:bCs/>
        </w:rPr>
        <w:t xml:space="preserve"> </w:t>
      </w:r>
      <w:r>
        <w:t>a rozdílného barevného modelu, což mělo za důsledek, že importované modely měli výrazně jiný vzhled než v CE. Jakožto řešení bylo tedy nutné pro každý materiál vytvořit kopii s validním shaderem a korektně přiřazeným HEX kódem.</w:t>
      </w:r>
      <w:r w:rsidR="000C38E0">
        <w:t xml:space="preserve"> </w:t>
      </w:r>
      <w:r>
        <w:t>Tento proces byl vyřešen</w:t>
      </w:r>
      <w:r w:rsidR="00CE62D7">
        <w:t xml:space="preserve"> kombinací</w:t>
      </w:r>
      <w:r>
        <w:t xml:space="preserve"> python script</w:t>
      </w:r>
      <w:r w:rsidR="000C38E0">
        <w:t>ů</w:t>
      </w:r>
      <w:r w:rsidR="000C38E0">
        <w:rPr>
          <w:rStyle w:val="FootnoteReference"/>
        </w:rPr>
        <w:footnoteReference w:id="10"/>
      </w:r>
      <w:r w:rsidR="000C38E0">
        <w:t xml:space="preserve"> </w:t>
      </w:r>
      <w:r>
        <w:t>s využitím Blender API</w:t>
      </w:r>
      <w:r w:rsidR="00CE62D7">
        <w:t xml:space="preserve"> a ruční editace</w:t>
      </w:r>
      <w:r w:rsidR="000C38E0">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bylo </w:t>
      </w:r>
      <w:r w:rsidR="00AB57DC">
        <w:t xml:space="preserve">nutné zapotřebí značné množství manuálních úprav. </w:t>
      </w:r>
      <w:r>
        <w:t>Mimo vyřešení problémů vzniklých ne-kompatiblitou, byl Blender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nódů</w:t>
      </w:r>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meshe </w:t>
      </w:r>
      <w:r>
        <w:t xml:space="preserve">– Jak pro </w:t>
      </w:r>
      <w:r w:rsidR="00BE0333">
        <w:t>terén,</w:t>
      </w:r>
      <w:r>
        <w:t xml:space="preserve"> tak pro budovy bylo za využití nástroje </w:t>
      </w:r>
      <w:r>
        <w:rPr>
          <w:i/>
          <w:iCs/>
        </w:rPr>
        <w:t>Merge by distance</w:t>
      </w:r>
      <w:r>
        <w:t xml:space="preserve"> vytvořen spojitý mesh. </w:t>
      </w:r>
    </w:p>
    <w:p w14:paraId="6FC5D75B" w14:textId="79A4CFCD" w:rsidR="00D132E5" w:rsidRDefault="00D132E5" w:rsidP="00256200">
      <w:pPr>
        <w:pStyle w:val="Normlnprvnodsazen"/>
        <w:numPr>
          <w:ilvl w:val="0"/>
          <w:numId w:val="65"/>
        </w:numPr>
      </w:pPr>
      <w:r w:rsidRPr="00D132E5">
        <w:rPr>
          <w:b/>
          <w:bCs/>
        </w:rPr>
        <w:t>Sjednocení objektů budov pod jeden Mesh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r>
        <w:rPr>
          <w:i/>
          <w:iCs/>
        </w:rPr>
        <w:t xml:space="preserve">Decimate geometry </w:t>
      </w:r>
      <w:r>
        <w:t xml:space="preserve">modifikátor, který sníží podrobnost dané sítě.  </w:t>
      </w:r>
    </w:p>
    <w:p w14:paraId="28290C46" w14:textId="649194FB"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r w:rsidR="0050656C">
        <w:t>4</w:t>
      </w:r>
      <w:r>
        <w:t>0</w:t>
      </w:r>
      <w:r w:rsidR="0050656C">
        <w:t>96</w:t>
      </w:r>
      <w:r>
        <w:t>x</w:t>
      </w:r>
      <w:r w:rsidR="0050656C">
        <w:t>409</w:t>
      </w:r>
      <w:r w:rsidR="0050656C">
        <w:t>6.</w:t>
      </w:r>
    </w:p>
    <w:p w14:paraId="63996FAD" w14:textId="5A8C3996"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w:t>
      </w:r>
      <w:r w:rsidR="0050656C">
        <w:t>a</w:t>
      </w:r>
      <w:r>
        <w:t xml:space="preserve"> tedy nutná manuální úprava.</w:t>
      </w:r>
    </w:p>
    <w:p w14:paraId="06C29B40" w14:textId="6E422BE6" w:rsidR="0096150F" w:rsidRPr="0050656C" w:rsidRDefault="00CE62D7" w:rsidP="0050656C">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r w:rsidR="00704897" w:rsidRPr="0096150F">
        <w:rPr>
          <w:i/>
          <w:iCs/>
        </w:rPr>
        <w:t>gltf-transform</w:t>
      </w:r>
      <w:r w:rsidR="0050656C">
        <w:t xml:space="preserve">. </w:t>
      </w:r>
      <w:r w:rsidR="00704897">
        <w:t>Tyto procesy je však nutné koordinovat s možnostmi cílového vizualizační technologie. Především při použití komprese je nutné zajistit kompatibilitu v cílové technologii. V případě tematických map byla značná část optimalizace provedena až ve Wonderland enginu.</w:t>
      </w:r>
    </w:p>
    <w:p w14:paraId="3204E852" w14:textId="67F5377A" w:rsidR="001C771D" w:rsidRPr="001C771D" w:rsidRDefault="001C771D" w:rsidP="001C771D">
      <w:pPr>
        <w:pStyle w:val="Normlnprvnodsazen"/>
      </w:pPr>
      <w:r w:rsidRPr="001C771D">
        <w:t>Dalším z klíčových kroků, bylo určení výsledného měřítka vizualizací. Na základě úvahy uvedené v</w:t>
      </w:r>
      <w:r w:rsidR="0050656C">
        <w:t xml:space="preserve"> kap. </w:t>
      </w:r>
      <w:r w:rsidR="0050656C">
        <w:fldChar w:fldCharType="begin"/>
      </w:r>
      <w:r w:rsidR="0050656C">
        <w:instrText xml:space="preserve"> REF _Ref155039476 \n \h </w:instrText>
      </w:r>
      <w:r w:rsidR="0050656C">
        <w:fldChar w:fldCharType="separate"/>
      </w:r>
      <w:r w:rsidR="0029348A">
        <w:t>3.5.2</w:t>
      </w:r>
      <w:r w:rsidR="0050656C">
        <w:fldChar w:fldCharType="end"/>
      </w:r>
      <w:r w:rsidR="0050656C">
        <w:t xml:space="preserve"> </w:t>
      </w:r>
      <w:r w:rsidR="0050656C">
        <w:fldChar w:fldCharType="begin"/>
      </w:r>
      <w:r w:rsidR="0050656C">
        <w:instrText xml:space="preserve"> REF _Ref155039476 \h </w:instrText>
      </w:r>
      <w:r w:rsidR="0050656C">
        <w:fldChar w:fldCharType="separate"/>
      </w:r>
      <w:r w:rsidR="0029348A">
        <w:t>Problém měřítka</w:t>
      </w:r>
      <w:r w:rsidR="0050656C">
        <w:fldChar w:fldCharType="end"/>
      </w:r>
      <w:r w:rsidR="0050656C">
        <w:t xml:space="preserve"> </w:t>
      </w:r>
      <w:r w:rsidRPr="001C771D">
        <w:t xml:space="preserve">a na základě testování vizualizacích různých měřítek ve VP z hlediska příjemnosti práce s daty a výkonu aplikace, bylo zvoleno měřítko 1:5000. Do tohoto měřítka byly </w:t>
      </w:r>
      <w:r w:rsidR="00D820CD">
        <w:t>škálovány</w:t>
      </w:r>
      <w:r w:rsidRPr="001C771D">
        <w:t xml:space="preserve"> všechny 3 exemplární vizualizace. </w:t>
      </w:r>
      <w:r>
        <w:t>Výsledné 3D mapy</w:t>
      </w:r>
      <w:r w:rsidR="00A84E30" w:rsidRPr="00022377">
        <w:rPr>
          <w:rStyle w:val="FootnoteReference"/>
        </w:rPr>
        <w:footnoteReference w:id="11"/>
      </w:r>
      <w:r>
        <w:t xml:space="preserve"> byly exportovány jakožto </w:t>
      </w:r>
      <w:r w:rsidR="0050656C">
        <w:t xml:space="preserve">GLB </w:t>
      </w:r>
      <w:r>
        <w:t>a následně importovány do Wonderland en</w:t>
      </w:r>
      <w:r w:rsidR="00D820CD">
        <w:t>gin</w:t>
      </w:r>
      <w:r>
        <w:t>u.</w:t>
      </w:r>
    </w:p>
    <w:p w14:paraId="143917CA" w14:textId="2BA27A4F" w:rsidR="001C771D" w:rsidRDefault="001C771D" w:rsidP="00070FA6">
      <w:pPr>
        <w:pStyle w:val="Normlnprvnodsazen"/>
      </w:pPr>
      <w:r w:rsidRPr="001C771D">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60"/>
                    <a:stretch>
                      <a:fillRect/>
                    </a:stretch>
                  </pic:blipFill>
                  <pic:spPr>
                    <a:xfrm>
                      <a:off x="0" y="0"/>
                      <a:ext cx="5579745" cy="3392805"/>
                    </a:xfrm>
                    <a:prstGeom prst="rect">
                      <a:avLst/>
                    </a:prstGeom>
                  </pic:spPr>
                </pic:pic>
              </a:graphicData>
            </a:graphic>
          </wp:inline>
        </w:drawing>
      </w:r>
    </w:p>
    <w:p w14:paraId="3CDEDFE6" w14:textId="64F1EF6D" w:rsidR="00296350" w:rsidRDefault="001C771D" w:rsidP="000023D6">
      <w:pPr>
        <w:pStyle w:val="Caption"/>
      </w:pPr>
      <w:r>
        <w:t xml:space="preserve">Obr. </w:t>
      </w:r>
      <w:r>
        <w:fldChar w:fldCharType="begin"/>
      </w:r>
      <w:r>
        <w:instrText xml:space="preserve"> SEQ Obr. \* ARABIC </w:instrText>
      </w:r>
      <w:r>
        <w:fldChar w:fldCharType="separate"/>
      </w:r>
      <w:r w:rsidR="0029348A">
        <w:rPr>
          <w:noProof/>
        </w:rPr>
        <w:t>2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r>
        <w:t>Blender</w:t>
      </w:r>
    </w:p>
    <w:p w14:paraId="5F5FA8CE" w14:textId="73DBD115" w:rsidR="0050656C" w:rsidRDefault="0050656C">
      <w:pPr>
        <w:spacing w:after="160"/>
        <w:jc w:val="left"/>
      </w:pPr>
      <w:r>
        <w:br w:type="page"/>
      </w:r>
    </w:p>
    <w:p w14:paraId="5BB7795E" w14:textId="3C905ABB" w:rsidR="003150D4" w:rsidRDefault="00020422" w:rsidP="003150D4">
      <w:pPr>
        <w:pStyle w:val="Heading3"/>
      </w:pPr>
      <w:bookmarkStart w:id="170" w:name="_Ref155039359"/>
      <w:bookmarkStart w:id="171" w:name="_Toc155046838"/>
      <w:r>
        <w:lastRenderedPageBreak/>
        <w:t>Tvorba VP</w:t>
      </w:r>
      <w:bookmarkEnd w:id="170"/>
      <w:bookmarkEnd w:id="171"/>
    </w:p>
    <w:p w14:paraId="187B5AF9" w14:textId="6A5822B3" w:rsidR="00375E67" w:rsidRDefault="00375E67" w:rsidP="0050656C">
      <w:pPr>
        <w:pStyle w:val="CaptionTabs"/>
      </w:pPr>
      <w:r>
        <w:t xml:space="preserve">Tab. </w:t>
      </w:r>
      <w:r>
        <w:fldChar w:fldCharType="begin"/>
      </w:r>
      <w:r>
        <w:instrText xml:space="preserve"> SEQ Tab. \* ARABIC </w:instrText>
      </w:r>
      <w:r>
        <w:fldChar w:fldCharType="separate"/>
      </w:r>
      <w:r w:rsidR="0029348A">
        <w:rPr>
          <w:noProof/>
        </w:rPr>
        <w:t>10</w:t>
      </w:r>
      <w:r>
        <w:rPr>
          <w:noProof/>
        </w:rPr>
        <w:fldChar w:fldCharType="end"/>
      </w:r>
      <w:r>
        <w:t xml:space="preserve"> S</w:t>
      </w:r>
      <w:r w:rsidRPr="004F19FC">
        <w:t>ystém číslování uživatelských požadavků dle komponent aplikace.</w:t>
      </w:r>
      <w:r w:rsidR="0050656C">
        <w:t xml:space="preserve"> zdroj: vlastní tvorba</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w:t>
            </w:r>
            <w:r w:rsidR="0050656C">
              <w:rPr>
                <w:rFonts w:eastAsia="Times New Roman" w:cs="Calibri"/>
                <w:b/>
                <w:bCs/>
                <w:color w:val="000000"/>
                <w:sz w:val="20"/>
                <w:szCs w:val="20"/>
              </w:rPr>
              <w:t>á</w:t>
            </w:r>
            <w:r w:rsidRPr="00E4543D">
              <w:rPr>
                <w:rFonts w:eastAsia="Times New Roman" w:cs="Calibri"/>
                <w:b/>
                <w:bCs/>
                <w:color w:val="000000"/>
                <w:sz w:val="20"/>
                <w:szCs w:val="20"/>
              </w:rPr>
              <w:t>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463946AD" w:rsidR="00F302A4" w:rsidRPr="00F302A4" w:rsidRDefault="00F302A4" w:rsidP="00F302A4">
      <w:r>
        <w:t>Velká míra funkcionality definované v </w:t>
      </w:r>
      <w:r w:rsidR="0050656C">
        <w:fldChar w:fldCharType="begin"/>
      </w:r>
      <w:r w:rsidR="0050656C">
        <w:instrText xml:space="preserve"> REF _Ref155043522 \h </w:instrText>
      </w:r>
      <w:r w:rsidR="0050656C">
        <w:fldChar w:fldCharType="separate"/>
      </w:r>
      <w:r w:rsidR="0029348A">
        <w:t xml:space="preserve">Tab. </w:t>
      </w:r>
      <w:r w:rsidR="0029348A">
        <w:rPr>
          <w:noProof/>
        </w:rPr>
        <w:t>11</w:t>
      </w:r>
      <w:r w:rsidR="0050656C">
        <w:fldChar w:fldCharType="end"/>
      </w:r>
      <w:r>
        <w:t xml:space="preserve"> byla z velké části umožněna díky vestavěné </w:t>
      </w:r>
      <w:r w:rsidR="00B908FF">
        <w:t>funkcionalitě</w:t>
      </w:r>
      <w:r>
        <w:t xml:space="preserve"> </w:t>
      </w:r>
      <w:r w:rsidR="003150D4">
        <w:t>W</w:t>
      </w:r>
      <w:r>
        <w:t xml:space="preserve">onderland enginu (kolizní systém, kliknutí aj.) a knihovně </w:t>
      </w:r>
      <w:r w:rsidRPr="00F302A4">
        <w:rPr>
          <w:i/>
          <w:iCs/>
          <w:u w:val="single"/>
        </w:rPr>
        <w:t>wle-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Ducceschi 2023)</w:t>
      </w:r>
      <w:r>
        <w:fldChar w:fldCharType="end"/>
      </w:r>
      <w:r>
        <w:t>, což je knihovna komponentů rozšiřující základní funkcionalitu.</w:t>
      </w:r>
    </w:p>
    <w:p w14:paraId="27A4D54B" w14:textId="53D76583" w:rsidR="00E4543D" w:rsidRDefault="00E4543D" w:rsidP="0050656C">
      <w:pPr>
        <w:pStyle w:val="CaptionTabs"/>
      </w:pPr>
      <w:bookmarkStart w:id="172" w:name="_Ref155043522"/>
      <w:r>
        <w:t xml:space="preserve">Tab. </w:t>
      </w:r>
      <w:r>
        <w:fldChar w:fldCharType="begin"/>
      </w:r>
      <w:r>
        <w:instrText xml:space="preserve"> SEQ Tab. \* ARABIC </w:instrText>
      </w:r>
      <w:r>
        <w:fldChar w:fldCharType="separate"/>
      </w:r>
      <w:r w:rsidR="0029348A">
        <w:rPr>
          <w:noProof/>
        </w:rPr>
        <w:t>11</w:t>
      </w:r>
      <w:r>
        <w:rPr>
          <w:noProof/>
        </w:rPr>
        <w:fldChar w:fldCharType="end"/>
      </w:r>
      <w:bookmarkEnd w:id="172"/>
      <w:r>
        <w:t xml:space="preserve"> Matice požadavků, </w:t>
      </w:r>
      <w:r w:rsidR="005A554B">
        <w:t>D – funkční</w:t>
      </w:r>
      <w:r>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5A554B"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Priorita</w:t>
            </w:r>
          </w:p>
        </w:tc>
        <w:tc>
          <w:tcPr>
            <w:tcW w:w="727" w:type="dxa"/>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50656C">
        <w:trPr>
          <w:trHeight w:val="300"/>
          <w:jc w:val="center"/>
        </w:trPr>
        <w:tc>
          <w:tcPr>
            <w:tcW w:w="1025" w:type="dxa"/>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ňuje plynulý pohyb 3D prostorem.</w:t>
            </w:r>
          </w:p>
        </w:tc>
        <w:tc>
          <w:tcPr>
            <w:tcW w:w="871" w:type="dxa"/>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50656C">
        <w:trPr>
          <w:trHeight w:val="660"/>
          <w:jc w:val="center"/>
        </w:trPr>
        <w:tc>
          <w:tcPr>
            <w:tcW w:w="1025" w:type="dxa"/>
            <w:vMerge/>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50656C">
        <w:trPr>
          <w:trHeight w:val="300"/>
          <w:jc w:val="center"/>
        </w:trPr>
        <w:tc>
          <w:tcPr>
            <w:tcW w:w="1025" w:type="dxa"/>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50656C">
        <w:trPr>
          <w:trHeight w:val="705"/>
          <w:jc w:val="center"/>
        </w:trPr>
        <w:tc>
          <w:tcPr>
            <w:tcW w:w="1025" w:type="dxa"/>
            <w:vMerge/>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50656C">
        <w:trPr>
          <w:trHeight w:val="300"/>
          <w:jc w:val="center"/>
        </w:trPr>
        <w:tc>
          <w:tcPr>
            <w:tcW w:w="1025" w:type="dxa"/>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50656C">
        <w:trPr>
          <w:trHeight w:val="630"/>
          <w:jc w:val="center"/>
        </w:trPr>
        <w:tc>
          <w:tcPr>
            <w:tcW w:w="1025" w:type="dxa"/>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50656C">
        <w:trPr>
          <w:trHeight w:val="630"/>
          <w:jc w:val="center"/>
        </w:trPr>
        <w:tc>
          <w:tcPr>
            <w:tcW w:w="1025" w:type="dxa"/>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50656C">
        <w:trPr>
          <w:trHeight w:val="555"/>
          <w:jc w:val="center"/>
        </w:trPr>
        <w:tc>
          <w:tcPr>
            <w:tcW w:w="1025" w:type="dxa"/>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50656C">
        <w:trPr>
          <w:trHeight w:val="630"/>
          <w:jc w:val="center"/>
        </w:trPr>
        <w:tc>
          <w:tcPr>
            <w:tcW w:w="1025" w:type="dxa"/>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50656C">
        <w:trPr>
          <w:trHeight w:val="825"/>
          <w:jc w:val="center"/>
        </w:trPr>
        <w:tc>
          <w:tcPr>
            <w:tcW w:w="1025" w:type="dxa"/>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50656C">
        <w:trPr>
          <w:trHeight w:val="600"/>
          <w:jc w:val="center"/>
        </w:trPr>
        <w:tc>
          <w:tcPr>
            <w:tcW w:w="1025" w:type="dxa"/>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6E858A5F"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u</w:t>
      </w:r>
      <w:r w:rsidR="0050656C">
        <w:rPr>
          <w:b w:val="0"/>
          <w:bCs/>
          <w:i/>
          <w:iCs/>
        </w:rPr>
        <w:t>r</w:t>
      </w:r>
      <w:r w:rsidRPr="00B908FF">
        <w:rPr>
          <w:b w:val="0"/>
          <w:bCs/>
          <w:i/>
          <w:iCs/>
        </w:rPr>
        <w:t>zoru</w:t>
      </w:r>
      <w:r>
        <w:rPr>
          <w:b w:val="0"/>
          <w:bCs/>
        </w:rPr>
        <w:t xml:space="preserve">. Tento komponent bylo nutné modifikovat tak aby dynamicky ukazoval kam uživatel míří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070FA6">
      <w:pPr>
        <w:pStyle w:val="PICTURES"/>
      </w:pPr>
      <w: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2D88B030" w:rsidR="0021284F" w:rsidRDefault="00B908FF" w:rsidP="0050656C">
      <w:pPr>
        <w:pStyle w:val="Caption"/>
      </w:pPr>
      <w:r>
        <w:t xml:space="preserve">Obr. </w:t>
      </w:r>
      <w:r>
        <w:fldChar w:fldCharType="begin"/>
      </w:r>
      <w:r>
        <w:instrText xml:space="preserve"> SEQ Obr. \* ARABIC </w:instrText>
      </w:r>
      <w:r>
        <w:fldChar w:fldCharType="separate"/>
      </w:r>
      <w:r w:rsidR="0029348A">
        <w:rPr>
          <w:noProof/>
        </w:rPr>
        <w:t>29</w:t>
      </w:r>
      <w:r>
        <w:rPr>
          <w:noProof/>
        </w:rPr>
        <w:fldChar w:fldCharType="end"/>
      </w:r>
      <w:r>
        <w:t xml:space="preserve"> </w:t>
      </w:r>
      <w:r w:rsidRPr="00044790">
        <w:t>Prostředí</w:t>
      </w:r>
      <w:r>
        <w:t>,</w:t>
      </w:r>
      <w:r w:rsidRPr="00044790">
        <w:t xml:space="preserve"> interakce a navigace.</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627124A6" w:rsidR="0021284F" w:rsidRDefault="0021284F" w:rsidP="0050656C">
      <w:pPr>
        <w:pStyle w:val="CaptionTabs"/>
      </w:pPr>
      <w:r>
        <w:t xml:space="preserve">Tab. </w:t>
      </w:r>
      <w:r>
        <w:fldChar w:fldCharType="begin"/>
      </w:r>
      <w:r>
        <w:instrText xml:space="preserve"> SEQ Tab. \* ARABIC </w:instrText>
      </w:r>
      <w:r>
        <w:fldChar w:fldCharType="separate"/>
      </w:r>
      <w:r w:rsidR="0029348A">
        <w:rPr>
          <w:noProof/>
        </w:rPr>
        <w:t>12</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1C8D2E7E" w14:textId="77777777" w:rsidR="0050656C" w:rsidRDefault="0050656C" w:rsidP="0050656C">
      <w:r w:rsidRPr="001A4E64">
        <w:rPr>
          <w:b/>
          <w:bCs/>
        </w:rPr>
        <w:t>A.A</w:t>
      </w:r>
      <w:r>
        <w:t xml:space="preserve"> – Zobrazení vyjmenovaných vrstev spočívalo pouze v nastavení přesné polohy, jelikož vrstvy připravené v Blenderu jsou skrze glTF formát převedeny do Wodnerland enignu v identické podobě.</w:t>
      </w:r>
    </w:p>
    <w:p w14:paraId="6F3D6B51" w14:textId="77777777" w:rsidR="0050656C" w:rsidRDefault="0050656C" w:rsidP="0050656C">
      <w:pPr>
        <w:pStyle w:val="Normlnprvnodsazen"/>
        <w:ind w:firstLine="0"/>
        <w:rPr>
          <w:lang w:eastAsia="en-US"/>
        </w:rPr>
      </w:pPr>
      <w:r w:rsidRPr="00B509FB">
        <w:rPr>
          <w:b/>
          <w:bCs/>
          <w:lang w:eastAsia="en-US"/>
        </w:rPr>
        <w:t>A.B</w:t>
      </w:r>
      <w:r>
        <w:rPr>
          <w:lang w:eastAsia="en-US"/>
        </w:rPr>
        <w:t xml:space="preserve"> – Legenda byla manuálně modelována v Blenderu, tak aby schematicky znázornila příslušný tvar střechy, tedy doménu vstupního atribut STRECHA_KOD. </w:t>
      </w:r>
    </w:p>
    <w:p w14:paraId="224AF093" w14:textId="5BA1A8FB" w:rsidR="0050656C" w:rsidRDefault="0050656C" w:rsidP="0050656C">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r>
        <w:rPr>
          <w:lang w:eastAsia="en-US"/>
        </w:rPr>
        <w:t>W</w:t>
      </w:r>
      <w:r>
        <w:rPr>
          <w:lang w:eastAsia="en-US"/>
        </w:rPr>
        <w:t>onderland poskytuje. Pro dosažení zmíněné funkcionality byly napsány vlastní komponenty</w:t>
      </w:r>
      <w:r w:rsidR="00070FA6">
        <w:rPr>
          <w:rStyle w:val="FootnoteReference"/>
          <w:lang w:eastAsia="en-US"/>
        </w:rPr>
        <w:footnoteReference w:id="12"/>
      </w:r>
      <w:r>
        <w:rPr>
          <w:lang w:eastAsia="en-US"/>
        </w:rPr>
        <w:t xml:space="preserve"> (</w:t>
      </w:r>
      <w:r>
        <w:rPr>
          <w:i/>
          <w:iCs/>
          <w:lang w:eastAsia="en-US"/>
        </w:rPr>
        <w:t>toggle_active, toggle_highlight</w:t>
      </w:r>
      <w:r>
        <w:rPr>
          <w:lang w:eastAsia="en-US"/>
        </w:rPr>
        <w:t>). Tyto komponenty byly přiřazeny daným elementům legendy a umožnili zvýraznit, popř. vypnout / zapnout elementy v mapě.</w:t>
      </w:r>
    </w:p>
    <w:p w14:paraId="4E4E046F" w14:textId="3BFC7EFD" w:rsidR="001C467F" w:rsidRDefault="00B509FB" w:rsidP="00070FA6">
      <w:pPr>
        <w:pStyle w:val="PICTURES"/>
      </w:pPr>
      <w: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62">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384F1A8" w:rsidR="0021284F" w:rsidRDefault="001C467F" w:rsidP="000023D6">
      <w:pPr>
        <w:pStyle w:val="Caption"/>
      </w:pPr>
      <w:r>
        <w:t xml:space="preserve">Obr. </w:t>
      </w:r>
      <w:r>
        <w:fldChar w:fldCharType="begin"/>
      </w:r>
      <w:r>
        <w:instrText xml:space="preserve"> SEQ Obr. \* ARABIC </w:instrText>
      </w:r>
      <w:r>
        <w:fldChar w:fldCharType="separate"/>
      </w:r>
      <w:r w:rsidR="0029348A">
        <w:rPr>
          <w:noProof/>
        </w:rPr>
        <w:t>3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7D628C85" w:rsidR="002F309C" w:rsidRDefault="002F309C" w:rsidP="00070FA6">
      <w:pPr>
        <w:pStyle w:val="CaptionTabs"/>
      </w:pPr>
      <w:r>
        <w:t xml:space="preserve">Tab. </w:t>
      </w:r>
      <w:r>
        <w:fldChar w:fldCharType="begin"/>
      </w:r>
      <w:r>
        <w:instrText xml:space="preserve"> SEQ Tab. \* ARABIC </w:instrText>
      </w:r>
      <w:r>
        <w:fldChar w:fldCharType="separate"/>
      </w:r>
      <w:r w:rsidR="0029348A">
        <w:rPr>
          <w:noProof/>
        </w:rPr>
        <w:t>13</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070FA6">
      <w:pPr>
        <w:pStyle w:val="PICTURES"/>
      </w:pPr>
      <w: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63">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257378C" w:rsidR="00B509FB" w:rsidRDefault="002F309C" w:rsidP="000023D6">
      <w:pPr>
        <w:pStyle w:val="Caption"/>
      </w:pPr>
      <w:r>
        <w:t xml:space="preserve">Obr. </w:t>
      </w:r>
      <w:r>
        <w:fldChar w:fldCharType="begin"/>
      </w:r>
      <w:r>
        <w:instrText xml:space="preserve"> SEQ Obr. \* ARABIC </w:instrText>
      </w:r>
      <w:r>
        <w:fldChar w:fldCharType="separate"/>
      </w:r>
      <w:r w:rsidR="0029348A">
        <w:rPr>
          <w:noProof/>
        </w:rPr>
        <w:t>31</w:t>
      </w:r>
      <w:r>
        <w:rPr>
          <w:noProof/>
        </w:rPr>
        <w:fldChar w:fldCharType="end"/>
      </w:r>
      <w:r>
        <w:t xml:space="preserve"> Vizualizace č. 2</w:t>
      </w:r>
    </w:p>
    <w:p w14:paraId="3CA8E13B" w14:textId="2B061B04" w:rsidR="00E705D5" w:rsidRDefault="00E705D5" w:rsidP="00E705D5">
      <w:r w:rsidRPr="00E705D5">
        <w:rPr>
          <w:b/>
          <w:bCs/>
        </w:rPr>
        <w:t>B.B</w:t>
      </w:r>
      <w:r>
        <w:t xml:space="preserve"> – </w:t>
      </w:r>
      <w:r w:rsidRPr="00E705D5">
        <w:t>Obdobně jako u A.B byla vytvořena schematická 3D legenda znázorňující doménu atributu</w:t>
      </w:r>
      <w:r>
        <w:t xml:space="preserve"> CAST_OBJEKTU. </w:t>
      </w:r>
    </w:p>
    <w:p w14:paraId="21810CC5" w14:textId="11E0BC43"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namířením na příslušnou část legendy se uživateli zobrazí název dané kategorie</w:t>
      </w:r>
      <w:r w:rsidR="00070FA6">
        <w:t>.</w:t>
      </w:r>
      <w:r w:rsidR="00D1257F">
        <w:br w:type="page"/>
      </w:r>
    </w:p>
    <w:p w14:paraId="5830005C" w14:textId="15932CA0" w:rsidR="00D1257F" w:rsidRDefault="00D1257F" w:rsidP="00D1257F">
      <w:pPr>
        <w:pStyle w:val="Malnadpis"/>
      </w:pPr>
      <w:r>
        <w:lastRenderedPageBreak/>
        <w:t xml:space="preserve">Topografická mapa </w:t>
      </w:r>
    </w:p>
    <w:p w14:paraId="6367210D" w14:textId="34F304F9" w:rsidR="00D1257F" w:rsidRDefault="00D1257F" w:rsidP="00070FA6">
      <w:pPr>
        <w:pStyle w:val="CaptionTabs"/>
      </w:pPr>
      <w:r>
        <w:t xml:space="preserve">Tab. </w:t>
      </w:r>
      <w:r>
        <w:fldChar w:fldCharType="begin"/>
      </w:r>
      <w:r>
        <w:instrText xml:space="preserve"> SEQ Tab. \* ARABIC </w:instrText>
      </w:r>
      <w:r>
        <w:fldChar w:fldCharType="separate"/>
      </w:r>
      <w:r w:rsidR="0029348A">
        <w:rPr>
          <w:noProof/>
        </w:rPr>
        <w:t>14</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64">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34EB0688" w:rsidR="00D1257F" w:rsidRDefault="00D1257F" w:rsidP="000023D6">
      <w:pPr>
        <w:pStyle w:val="Caption"/>
      </w:pPr>
      <w:r>
        <w:t xml:space="preserve">Obr. </w:t>
      </w:r>
      <w:r>
        <w:fldChar w:fldCharType="begin"/>
      </w:r>
      <w:r>
        <w:instrText xml:space="preserve"> SEQ Obr. \* ARABIC </w:instrText>
      </w:r>
      <w:r>
        <w:fldChar w:fldCharType="separate"/>
      </w:r>
      <w:r w:rsidR="0029348A">
        <w:rPr>
          <w:noProof/>
        </w:rPr>
        <w:t>32</w:t>
      </w:r>
      <w:r>
        <w:rPr>
          <w:noProof/>
        </w:rPr>
        <w:fldChar w:fldCharType="end"/>
      </w:r>
      <w:r>
        <w:t xml:space="preserve"> Vizualizace č. 3</w:t>
      </w:r>
    </w:p>
    <w:p w14:paraId="2AEAEF7E" w14:textId="6B0BAA93" w:rsidR="00D1257F" w:rsidRDefault="00D1257F" w:rsidP="00D1257F">
      <w:r>
        <w:rPr>
          <w:b/>
          <w:bCs/>
        </w:rPr>
        <w:t>C</w:t>
      </w:r>
      <w:r w:rsidRPr="00E705D5">
        <w:rPr>
          <w:b/>
          <w:bCs/>
        </w:rPr>
        <w:t>.</w:t>
      </w:r>
      <w:r w:rsidR="003150D4">
        <w:rPr>
          <w:b/>
          <w:bCs/>
        </w:rPr>
        <w:t xml:space="preserve">B </w:t>
      </w:r>
      <w:r w:rsidR="003150D4">
        <w:t>– V případě topografické mapy se interaktivita pojila k úkolu v rámci uživatelského testování, kdy byl uživatel požádán aby vyhledal 5 objektů (soch) v mapě. Sochy na kliknutí byly zvýrazněny kuželem</w:t>
      </w:r>
      <w:r w:rsidR="00070FA6">
        <w:t>.</w:t>
      </w:r>
    </w:p>
    <w:p w14:paraId="255C0BDB" w14:textId="02832DD6" w:rsidR="00375E67" w:rsidRDefault="00375E67" w:rsidP="003150D4">
      <w:pPr>
        <w:pStyle w:val="Malnadpis"/>
      </w:pPr>
      <w:r>
        <w:lastRenderedPageBreak/>
        <w:t>Mimo – funkční</w:t>
      </w:r>
      <w:r w:rsidR="003150D4">
        <w:t xml:space="preserve"> požadavky</w:t>
      </w:r>
    </w:p>
    <w:p w14:paraId="3B351074" w14:textId="1A5B197C" w:rsidR="00375E67" w:rsidRDefault="00375E67" w:rsidP="00070FA6">
      <w:pPr>
        <w:pStyle w:val="CaptionTabs"/>
      </w:pPr>
      <w:r>
        <w:t xml:space="preserve">Tab. </w:t>
      </w:r>
      <w:r>
        <w:fldChar w:fldCharType="begin"/>
      </w:r>
      <w:r>
        <w:instrText xml:space="preserve"> SEQ Tab. \* ARABIC </w:instrText>
      </w:r>
      <w:r>
        <w:fldChar w:fldCharType="separate"/>
      </w:r>
      <w:r w:rsidR="0029348A">
        <w:rPr>
          <w:noProof/>
        </w:rPr>
        <w:t>15</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375E67" w:rsidRDefault="00070FA6" w:rsidP="00375E67">
            <w:pPr>
              <w:spacing w:after="0" w:line="240" w:lineRule="auto"/>
              <w:jc w:val="center"/>
              <w:rPr>
                <w:rFonts w:eastAsia="Times New Roman" w:cs="Calibri"/>
                <w:color w:val="000000"/>
                <w:sz w:val="18"/>
                <w:szCs w:val="18"/>
              </w:rPr>
            </w:pPr>
            <w:r>
              <w:rPr>
                <w:rFonts w:eastAsia="Times New Roman" w:cs="Calibri"/>
                <w:color w:val="000000"/>
                <w:sz w:val="18"/>
                <w:szCs w:val="18"/>
              </w:rPr>
              <w:t>P</w:t>
            </w:r>
            <w:r w:rsidR="00375E67" w:rsidRPr="00375E67">
              <w:rPr>
                <w:rFonts w:eastAsia="Times New Roman" w:cs="Calibri"/>
                <w:color w:val="000000"/>
                <w:sz w:val="18"/>
                <w:szCs w:val="18"/>
              </w:rPr>
              <w:t>I</w:t>
            </w:r>
          </w:p>
        </w:tc>
      </w:tr>
    </w:tbl>
    <w:p w14:paraId="024F8592" w14:textId="77777777" w:rsidR="00375E67" w:rsidRDefault="00375E67" w:rsidP="00375E67"/>
    <w:p w14:paraId="3F90E440" w14:textId="7C60D973" w:rsidR="00375E67" w:rsidRDefault="00375E67" w:rsidP="00375E67">
      <w:r w:rsidRPr="00375E67">
        <w:rPr>
          <w:b/>
          <w:bCs/>
        </w:rPr>
        <w:t>E.1</w:t>
      </w:r>
      <w:r>
        <w:rPr>
          <w:b/>
          <w:bCs/>
        </w:rPr>
        <w:t xml:space="preserve">, E.2 </w:t>
      </w:r>
      <w:r>
        <w:t xml:space="preserve">– Aplikace je </w:t>
      </w:r>
      <w:r w:rsidR="00070FA6">
        <w:t>publikována</w:t>
      </w:r>
      <w:r>
        <w:t xml:space="preserve"> v prostředí Gitlab Pages. Jedná se o bezplatnou možnost publikace webové aplikace přímo z GitLab repositáře (viz. kap.</w:t>
      </w:r>
      <w:r w:rsidR="00070FA6">
        <w:t xml:space="preserve"> </w:t>
      </w:r>
      <w:r w:rsidR="00070FA6">
        <w:fldChar w:fldCharType="begin"/>
      </w:r>
      <w:r w:rsidR="00070FA6">
        <w:instrText xml:space="preserve"> REF _Ref155016520 \w \h </w:instrText>
      </w:r>
      <w:r w:rsidR="00070FA6">
        <w:fldChar w:fldCharType="separate"/>
      </w:r>
      <w:r w:rsidR="0029348A">
        <w:t>5.3.3</w:t>
      </w:r>
      <w:r w:rsidR="00070FA6">
        <w:fldChar w:fldCharType="end"/>
      </w:r>
      <w:r w:rsidR="00070FA6">
        <w:t xml:space="preserve"> </w:t>
      </w:r>
      <w:r w:rsidR="00070FA6">
        <w:fldChar w:fldCharType="begin"/>
      </w:r>
      <w:r w:rsidR="00070FA6">
        <w:instrText xml:space="preserve"> REF _Ref155016520 \h </w:instrText>
      </w:r>
      <w:r w:rsidR="00070FA6">
        <w:fldChar w:fldCharType="separate"/>
      </w:r>
      <w:r w:rsidR="0029348A">
        <w:t>CI / CD</w:t>
      </w:r>
      <w:r w:rsidR="00070FA6">
        <w:fldChar w:fldCharType="end"/>
      </w:r>
      <w:r>
        <w:t xml:space="preserve">). Aplikace je tedy dostupná z libovolného </w:t>
      </w:r>
      <w:r w:rsidR="00070FA6">
        <w:t>prohlížeče</w:t>
      </w:r>
      <w:r>
        <w:t>, který podporuje potřebné API</w:t>
      </w:r>
      <w:r w:rsidR="00070FA6">
        <w:t>.</w:t>
      </w:r>
      <w:r>
        <w:t xml:space="preserve"> </w:t>
      </w:r>
    </w:p>
    <w:p w14:paraId="14FE3B73" w14:textId="34B2B720"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Dostupnost aplikace je těžké změřit, toto kritérium je definováno stabilitou serverů platformy GitLab.</w:t>
      </w:r>
      <w:r>
        <w:rPr>
          <w:lang w:eastAsia="en-US"/>
        </w:rPr>
        <w:t xml:space="preserve"> </w:t>
      </w:r>
    </w:p>
    <w:p w14:paraId="27DD9C90" w14:textId="3E24FA22" w:rsidR="00375E67" w:rsidRDefault="00375E67" w:rsidP="003150D4">
      <w:pPr>
        <w:pStyle w:val="Malnadpis"/>
        <w:rPr>
          <w:b w:val="0"/>
          <w:bCs/>
        </w:rPr>
      </w:pPr>
      <w:r>
        <w:t xml:space="preserve">E.4 </w:t>
      </w:r>
      <w:r>
        <w:rPr>
          <w:b w:val="0"/>
          <w:bCs/>
        </w:rPr>
        <w:t xml:space="preserve">– Tento </w:t>
      </w:r>
      <w:r w:rsidR="00070FA6">
        <w:rPr>
          <w:b w:val="0"/>
          <w:bCs/>
        </w:rPr>
        <w:t>požadavek</w:t>
      </w:r>
      <w:r>
        <w:rPr>
          <w:b w:val="0"/>
          <w:bCs/>
        </w:rPr>
        <w:t xml:space="preserve"> nebyl naplněn zcela, jelikož Wonderland engine je </w:t>
      </w:r>
      <w:r w:rsidRPr="00375E67">
        <w:rPr>
          <w:b w:val="0"/>
          <w:bCs/>
          <w:i/>
          <w:iCs/>
        </w:rPr>
        <w:t>closed source</w:t>
      </w:r>
      <w:r>
        <w:rPr>
          <w:b w:val="0"/>
          <w:bCs/>
        </w:rPr>
        <w:t xml:space="preserve"> řešení. Zobrazovaná data jsou vytvořena skrze striktně proprietární licencovaný software (ArcGIS Pro, City Engine). Požadavek je možné považovat za částečně naplněný, jelikož Wonderland engine je možné využívat bez licence pro nekomerční účely</w:t>
      </w:r>
      <w:r w:rsidR="00070FA6">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w:t>
      </w:r>
      <w:r w:rsidRPr="00070FA6">
        <w:rPr>
          <w:b w:val="0"/>
          <w:bCs/>
        </w:rPr>
        <w:t>pomocí kláves WSAD a kurzorem myši. Na mobilním zařízení je pohyb realizován pomocí virtuálních joysticků.</w:t>
      </w:r>
      <w:r>
        <w:rPr>
          <w:b w:val="0"/>
          <w:bCs/>
        </w:rPr>
        <w:t xml:space="preserve"> </w:t>
      </w:r>
    </w:p>
    <w:p w14:paraId="26208CF8" w14:textId="7CF5ED0F" w:rsidR="00B44C84" w:rsidRPr="000E1EDA" w:rsidRDefault="00B44C84" w:rsidP="000E1EDA">
      <w:pPr>
        <w:rPr>
          <w:lang w:val="en-US"/>
        </w:rPr>
      </w:pPr>
      <w:r w:rsidRPr="007406A3">
        <w:rPr>
          <w:b/>
          <w:bCs/>
          <w:lang w:val="en-US"/>
        </w:rPr>
        <w:t>E.7</w:t>
      </w:r>
      <w:r>
        <w:rPr>
          <w:b/>
          <w:bCs/>
          <w:lang w:val="en-US"/>
        </w:rPr>
        <w:t xml:space="preserve"> –</w:t>
      </w:r>
      <w:r w:rsidR="00070FA6">
        <w:t xml:space="preserve"> Aplikace zobrazuje velké </w:t>
      </w:r>
      <w:r w:rsidRPr="000E1EDA">
        <w:t>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w:t>
      </w:r>
      <w:r w:rsidR="00070FA6">
        <w:t>. Výkon aplikace na hlavní cílové platformě (Oculus Quest 2) neklesl pod 40 FPS.</w:t>
      </w:r>
    </w:p>
    <w:p w14:paraId="62994ABA" w14:textId="5B155D6A" w:rsidR="00414E1F" w:rsidRDefault="006244E9" w:rsidP="006244E9">
      <w:pPr>
        <w:pStyle w:val="Heading3"/>
      </w:pPr>
      <w:bookmarkStart w:id="173" w:name="_Ref155016520"/>
      <w:bookmarkStart w:id="174" w:name="_Toc155046839"/>
      <w:r>
        <w:t>CI / CD</w:t>
      </w:r>
      <w:bookmarkEnd w:id="173"/>
      <w:bookmarkEnd w:id="174"/>
    </w:p>
    <w:p w14:paraId="6AADA4FE" w14:textId="56F840AF"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lastRenderedPageBreak/>
        <w:t>webových aplikací, jako jsou HTML, JS a CSS, lze tento proces relativně jednoduše nastavit na platformách jako GitHub nebo GitLab, což usnadňuje testování a vývoj. Příklady takových aplikací mohou zahrnovat testovací aplikace pro Aframe, Three.js a podobně (viz.</w:t>
      </w:r>
      <w:r w:rsidR="001C5E4B">
        <w:t xml:space="preserve"> </w:t>
      </w:r>
      <w:r w:rsidR="001C5E4B">
        <w:fldChar w:fldCharType="begin"/>
      </w:r>
      <w:r w:rsidR="001C5E4B">
        <w:instrText xml:space="preserve"> REF _Ref155044453 \h </w:instrText>
      </w:r>
      <w:r w:rsidR="001C5E4B">
        <w:fldChar w:fldCharType="separate"/>
      </w:r>
      <w:r w:rsidR="0029348A">
        <w:t xml:space="preserve">Tab. </w:t>
      </w:r>
      <w:r w:rsidR="0029348A">
        <w:rPr>
          <w:noProof/>
        </w:rPr>
        <w:t>8</w:t>
      </w:r>
      <w:r w:rsidR="001C5E4B">
        <w:fldChar w:fldCharType="end"/>
      </w:r>
      <w:r>
        <w:t>).</w:t>
      </w:r>
    </w:p>
    <w:p w14:paraId="50F2CD4B" w14:textId="7E0CB662" w:rsidR="00D35D07" w:rsidRPr="00D35D07" w:rsidRDefault="00D35D07" w:rsidP="00D35D07">
      <w:pPr>
        <w:pStyle w:val="Normlnprvnodsazen"/>
      </w:pPr>
      <w:r>
        <w:t xml:space="preserve">V kontextu Wonderland aplikace </w:t>
      </w:r>
      <w:r w:rsidR="001C5E4B">
        <w:t xml:space="preserve">je proces </w:t>
      </w:r>
      <w:r>
        <w:t xml:space="preserve">složitější, neboť výsledná aplikace je binární soubor vytvořený pomocí Wonderland enginu. Z tohoto důvodu byly vytvořeny vlastní CI instrukce ve formátu </w:t>
      </w:r>
      <w:r w:rsidR="001C5E4B">
        <w:t>YML</w:t>
      </w:r>
      <w:r>
        <w:t xml:space="preserve">, který obsahuje specifické kroky pro vykonání na zvolené CI/CD platformě. Tyto instrukce jsou implementovány v přiloženém skriptu </w:t>
      </w:r>
      <w:r w:rsidRPr="001C5E4B">
        <w:t xml:space="preserve">(viz. Příloha </w:t>
      </w:r>
      <w:r w:rsidR="001C5E4B" w:rsidRPr="001C5E4B">
        <w:t>č. 3</w:t>
      </w:r>
      <w:r w:rsidRPr="001C5E4B">
        <w:t>).</w:t>
      </w:r>
      <w:r>
        <w:t xml:space="preserve"> </w:t>
      </w:r>
      <w:r w:rsidR="001C5E4B">
        <w:t xml:space="preserve">Proces funguje tak, že </w:t>
      </w:r>
      <w:r>
        <w:t>při každé změně obsahu vzdáleného repositáře Wonderland engine</w:t>
      </w:r>
      <w:r w:rsidR="001C5E4B">
        <w:t xml:space="preserve"> </w:t>
      </w:r>
      <w:r>
        <w:t xml:space="preserve">automaticky vystaví novou binární verzi aplikace a tuto verzi následně publikuje. Přiložený skript je specifický pro platformu GitLab, každopádně GitHub poskytuje obdobnou funkcionalitu skrze </w:t>
      </w:r>
      <w:r w:rsidRPr="00D35D07">
        <w:rPr>
          <w:i/>
          <w:iCs/>
        </w:rPr>
        <w:t>GitHub Actions</w:t>
      </w:r>
      <w:r>
        <w:t>.</w:t>
      </w:r>
    </w:p>
    <w:p w14:paraId="01F52B73" w14:textId="12B03578" w:rsidR="00A479E6" w:rsidRDefault="003C505D" w:rsidP="00CD7C12">
      <w:pPr>
        <w:pStyle w:val="Heading1"/>
      </w:pPr>
      <w:bookmarkStart w:id="175" w:name="_Toc155046840"/>
      <w:r w:rsidRPr="001F6849">
        <w:lastRenderedPageBreak/>
        <w:t>U</w:t>
      </w:r>
      <w:r w:rsidR="00A479E6" w:rsidRPr="001F6849">
        <w:t>ŽIVATELSKÉ TESTOVÁNÍ</w:t>
      </w:r>
      <w:bookmarkEnd w:id="175"/>
    </w:p>
    <w:p w14:paraId="57C0C6C8" w14:textId="73B36DDB"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r w:rsidR="00860239" w:rsidRPr="00860239">
        <w:rPr>
          <w:i/>
          <w:iCs/>
        </w:rPr>
        <w:t>effectiveness</w:t>
      </w:r>
      <w:r w:rsidR="00860239">
        <w:rPr>
          <w:lang w:eastAsia="cs-CZ"/>
        </w:rPr>
        <w:t>)</w:t>
      </w:r>
      <w:r w:rsidR="001C5E4B">
        <w:rPr>
          <w:lang w:eastAsia="cs-CZ"/>
        </w:rPr>
        <w:t xml:space="preserve">, </w:t>
      </w:r>
      <w:r w:rsidR="005F6E55">
        <w:rPr>
          <w:lang w:eastAsia="cs-CZ"/>
        </w:rPr>
        <w:t xml:space="preserve">rychlosti vypracování </w:t>
      </w:r>
      <w:r w:rsidR="00860239">
        <w:rPr>
          <w:lang w:eastAsia="cs-CZ"/>
        </w:rPr>
        <w:t>(</w:t>
      </w:r>
      <w:r w:rsidR="00860239" w:rsidRPr="00860239">
        <w:rPr>
          <w:i/>
          <w:iCs/>
        </w:rPr>
        <w:t>efficiency</w:t>
      </w:r>
      <w:r w:rsidR="00860239">
        <w:rPr>
          <w:lang w:eastAsia="cs-CZ"/>
        </w:rPr>
        <w:t>)</w:t>
      </w:r>
      <w:r w:rsidR="001C5E4B">
        <w:rPr>
          <w:lang w:eastAsia="cs-CZ"/>
        </w:rPr>
        <w:t xml:space="preserve"> a </w:t>
      </w:r>
      <w:r w:rsidR="005F6E55">
        <w:rPr>
          <w:lang w:eastAsia="cs-CZ"/>
        </w:rPr>
        <w:t xml:space="preserve">spokojenosti </w:t>
      </w:r>
      <w:r w:rsidR="00860239">
        <w:rPr>
          <w:lang w:eastAsia="cs-CZ"/>
        </w:rPr>
        <w:t>(</w:t>
      </w:r>
      <w:r w:rsidR="00860239" w:rsidRPr="00860239">
        <w:rPr>
          <w:i/>
          <w:iCs/>
        </w:rPr>
        <w:t>satisfaction</w:t>
      </w:r>
      <w:r w:rsidR="001C5E4B">
        <w:t>)</w:t>
      </w:r>
      <w:r w:rsidR="005F6E55">
        <w:rPr>
          <w:lang w:eastAsia="cs-CZ"/>
        </w:rPr>
        <w:t>.</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snaží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r w:rsidRPr="00860239">
        <w:rPr>
          <w:i/>
          <w:iCs/>
        </w:rPr>
        <w:t>eye-tracking</w:t>
      </w:r>
      <w:r>
        <w:t xml:space="preserve">, </w:t>
      </w:r>
      <w:r w:rsidRPr="00860239">
        <w:rPr>
          <w:i/>
          <w:iCs/>
        </w:rPr>
        <w:t>user logging</w:t>
      </w:r>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r w:rsidR="00532E51">
        <w:rPr>
          <w:i/>
          <w:iCs/>
        </w:rPr>
        <w:t>Mixed research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bookmarkStart w:id="176" w:name="_Toc155046841"/>
      <w:r w:rsidRPr="009D797E">
        <w:rPr>
          <w:lang w:val="cs-CZ"/>
        </w:rPr>
        <w:t>Návrh testování</w:t>
      </w:r>
      <w:bookmarkEnd w:id="176"/>
    </w:p>
    <w:p w14:paraId="6522C3C6" w14:textId="40D8BAE1"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interakci s koordinátorem, kdy uživatel komunikuje svoji aktivitu v rámci prostředí (zdali vypracovává úkol, přesouvá se mezi úkoly atd.). Testování proběhlo za použití HMD Oculus Quest 2 256 GB.</w:t>
      </w:r>
      <w:r w:rsidR="009D212D">
        <w:rPr>
          <w:lang w:val="en-US"/>
        </w:rPr>
        <w:t xml:space="preserve"> </w:t>
      </w:r>
    </w:p>
    <w:p w14:paraId="3856750E" w14:textId="634D521B" w:rsidR="00BA4526" w:rsidRPr="00BA4526" w:rsidRDefault="00BA4526" w:rsidP="00BA4526">
      <w:pPr>
        <w:pStyle w:val="Heading3"/>
      </w:pPr>
      <w:bookmarkStart w:id="177" w:name="_Toc155046842"/>
      <w:r>
        <w:t>Průběh testování</w:t>
      </w:r>
      <w:bookmarkEnd w:id="177"/>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37BB8B5D" w14:textId="0DE77533" w:rsidR="008D37F0" w:rsidRPr="001C5E4B" w:rsidRDefault="00752296" w:rsidP="001C5E4B">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Likertovy škály. V menší míře pak byly použity otázky klasifikační a otázky otevřené, za účelem získání názoru uživatele. Dotazník byl realizován skrze platformu Google Forms. </w:t>
      </w:r>
      <w:r w:rsidR="00CD363B">
        <w:t>Přehled otázek z dotazníku je možné nalézt v </w:t>
      </w:r>
      <w:r w:rsidR="00CD363B" w:rsidRPr="001C5E4B">
        <w:t xml:space="preserve">Příloze č. </w:t>
      </w:r>
      <w:r w:rsidR="001C5E4B" w:rsidRPr="001C5E4B">
        <w:t>4</w:t>
      </w:r>
      <w:r w:rsidR="00CD363B" w:rsidRPr="001C5E4B">
        <w:t>.</w:t>
      </w:r>
      <w:r w:rsidR="001C5E4B">
        <w:rPr>
          <w:lang w:val="en-US"/>
        </w:rPr>
        <w:t xml:space="preserve"> </w:t>
      </w:r>
      <w:r w:rsidR="005A7FE9">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1C5E4B">
      <w:pPr>
        <w:pStyle w:val="PICTURES"/>
      </w:pPr>
      <w:r>
        <w:lastRenderedPageBreak/>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043197B3" w:rsidR="00865BF4" w:rsidRDefault="00C65FFB" w:rsidP="000023D6">
      <w:pPr>
        <w:pStyle w:val="Caption"/>
        <w:rPr>
          <w:noProof/>
        </w:rPr>
      </w:pPr>
      <w:r>
        <w:t xml:space="preserve">Obr. </w:t>
      </w:r>
      <w:r>
        <w:fldChar w:fldCharType="begin"/>
      </w:r>
      <w:r>
        <w:instrText xml:space="preserve"> SEQ Obr. \* ARABIC </w:instrText>
      </w:r>
      <w:r>
        <w:fldChar w:fldCharType="separate"/>
      </w:r>
      <w:r w:rsidR="0029348A">
        <w:rPr>
          <w:noProof/>
        </w:rPr>
        <w:t>3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bookmarkStart w:id="178" w:name="_Toc155046843"/>
      <w:r>
        <w:t>Průchod VP</w:t>
      </w:r>
      <w:bookmarkEnd w:id="178"/>
    </w:p>
    <w:p w14:paraId="062E96B9" w14:textId="6C48BFD8"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1C5E4B">
        <w:t>viz.</w:t>
      </w:r>
      <w:r w:rsidR="001C5E4B">
        <w:t xml:space="preserve"> </w:t>
      </w:r>
      <w:r w:rsidR="001C5E4B">
        <w:fldChar w:fldCharType="begin"/>
      </w:r>
      <w:r w:rsidR="001C5E4B">
        <w:instrText xml:space="preserve"> REF _Ref155044822 \h </w:instrText>
      </w:r>
      <w:r w:rsidR="001C5E4B">
        <w:fldChar w:fldCharType="separate"/>
      </w:r>
      <w:r w:rsidR="0029348A">
        <w:t xml:space="preserve">Obr. </w:t>
      </w:r>
      <w:r w:rsidR="0029348A">
        <w:rPr>
          <w:noProof/>
        </w:rPr>
        <w:t>34</w:t>
      </w:r>
      <w:r w:rsidR="001C5E4B">
        <w:fldChar w:fldCharType="end"/>
      </w:r>
      <w:r w:rsidR="00577ECD">
        <w:t xml:space="preserve">. </w:t>
      </w:r>
      <w:r w:rsidR="001C5E4B">
        <w:t>B</w:t>
      </w:r>
      <w:r w:rsidR="00577ECD">
        <w:t xml:space="preserve">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577ECD">
        <w:t>.</w:t>
      </w:r>
      <w:r w:rsidR="00D346B3">
        <w:t xml:space="preserve"> Vyhotovení úkolů bylo zapisováno koordinátorem.</w:t>
      </w:r>
      <w:r w:rsidR="00405A83">
        <w:t xml:space="preserve">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Ovládání pohybu bylo následně uživateli vysvětleno v rámci cvičné úlohy</w:t>
      </w:r>
      <w:r w:rsidR="001C5E4B">
        <w:t>.</w:t>
      </w:r>
      <w:r w:rsidR="00736D5A">
        <w:t xml:space="preserve"> </w:t>
      </w:r>
    </w:p>
    <w:p w14:paraId="42DBC703" w14:textId="3723F4C9" w:rsidR="00F42436" w:rsidRDefault="00F42436" w:rsidP="001C5E4B">
      <w:pPr>
        <w:pStyle w:val="CaptionTabs"/>
      </w:pPr>
      <w:r>
        <w:t xml:space="preserve">Tab. </w:t>
      </w:r>
      <w:r>
        <w:fldChar w:fldCharType="begin"/>
      </w:r>
      <w:r>
        <w:instrText xml:space="preserve"> SEQ Tab. \* ARABIC </w:instrText>
      </w:r>
      <w:r>
        <w:fldChar w:fldCharType="separate"/>
      </w:r>
      <w:r w:rsidR="0029348A">
        <w:rPr>
          <w:noProof/>
        </w:rPr>
        <w:t>16</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1C5E4B">
      <w:pPr>
        <w:pStyle w:val="PICTURES"/>
      </w:pPr>
      <w:r>
        <w:lastRenderedPageBreak/>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36EAA8A6" w:rsidR="008D37F0" w:rsidRPr="008D37F0" w:rsidRDefault="00E134FA" w:rsidP="000023D6">
      <w:pPr>
        <w:pStyle w:val="Caption"/>
      </w:pPr>
      <w:bookmarkStart w:id="179" w:name="_Ref155044822"/>
      <w:r>
        <w:t xml:space="preserve">Obr. </w:t>
      </w:r>
      <w:r>
        <w:fldChar w:fldCharType="begin"/>
      </w:r>
      <w:r>
        <w:instrText xml:space="preserve"> SEQ Obr. \* ARABIC </w:instrText>
      </w:r>
      <w:r>
        <w:fldChar w:fldCharType="separate"/>
      </w:r>
      <w:r w:rsidR="0029348A">
        <w:rPr>
          <w:noProof/>
        </w:rPr>
        <w:t>34</w:t>
      </w:r>
      <w:r>
        <w:rPr>
          <w:noProof/>
        </w:rPr>
        <w:fldChar w:fldCharType="end"/>
      </w:r>
      <w:bookmarkEnd w:id="179"/>
      <w:r>
        <w:t xml:space="preserve"> Instruktážní textové tabule </w:t>
      </w:r>
      <w:r w:rsidR="005427F0">
        <w:t>se zadáním úkolů</w:t>
      </w:r>
      <w:r>
        <w:t>.</w:t>
      </w:r>
    </w:p>
    <w:p w14:paraId="0CF87F8C" w14:textId="185A21C7" w:rsidR="009D797E" w:rsidRDefault="009D797E" w:rsidP="009D797E">
      <w:pPr>
        <w:pStyle w:val="Heading2"/>
        <w:rPr>
          <w:lang w:val="cs-CZ"/>
        </w:rPr>
      </w:pPr>
      <w:bookmarkStart w:id="180" w:name="_Toc155046844"/>
      <w:r w:rsidRPr="009D797E">
        <w:rPr>
          <w:lang w:val="cs-CZ"/>
        </w:rPr>
        <w:t>Výsledky</w:t>
      </w:r>
      <w:bookmarkEnd w:id="180"/>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bookmarkStart w:id="181" w:name="_Toc155046845"/>
      <w:r>
        <w:t>Identifikace</w:t>
      </w:r>
      <w:bookmarkEnd w:id="181"/>
    </w:p>
    <w:p w14:paraId="7B918BD5" w14:textId="49E2B139" w:rsidR="00454A80" w:rsidRDefault="00454A80" w:rsidP="001C5E4B">
      <w:pPr>
        <w:pStyle w:val="PICTURES"/>
      </w:pPr>
      <w: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09842ECF" w:rsidR="008E3493" w:rsidRDefault="00454A80" w:rsidP="000023D6">
      <w:pPr>
        <w:pStyle w:val="Caption"/>
      </w:pPr>
      <w:r>
        <w:t xml:space="preserve">Obr. </w:t>
      </w:r>
      <w:r>
        <w:fldChar w:fldCharType="begin"/>
      </w:r>
      <w:r>
        <w:instrText xml:space="preserve"> SEQ Obr. \* ARABIC </w:instrText>
      </w:r>
      <w:r>
        <w:fldChar w:fldCharType="separate"/>
      </w:r>
      <w:r w:rsidR="0029348A">
        <w:rPr>
          <w:noProof/>
        </w:rPr>
        <w:t>3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54BE77AA" w:rsidR="005427F0" w:rsidRDefault="005427F0" w:rsidP="005427F0">
      <w:pPr>
        <w:pStyle w:val="Normlnprvnodsazen"/>
      </w:pPr>
      <w:r>
        <w:lastRenderedPageBreak/>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rsidR="001C5E4B">
        <w:t xml:space="preserve"> lety</w:t>
      </w:r>
      <w:r>
        <w:t>. Z hlediska predispozice vůči technologii a zaměření vizualizací výsledky ukazují, že uživatelé</w:t>
      </w:r>
      <w:r w:rsidR="00112041">
        <w:t xml:space="preserve"> nejsou běžnými uživateli HMD</w:t>
      </w:r>
      <w:r>
        <w:t xml:space="preserve">,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t>nevhodné, jelikož samotná aplikace míří na specialisty více nežli na obecnou populaci.</w:t>
      </w:r>
    </w:p>
    <w:p w14:paraId="48A348D7" w14:textId="03AFF8A8" w:rsidR="00906BA3" w:rsidRDefault="00906BA3" w:rsidP="00906BA3">
      <w:pPr>
        <w:pStyle w:val="Heading3"/>
      </w:pPr>
      <w:bookmarkStart w:id="182" w:name="_Toc155046846"/>
      <w:r>
        <w:t>Úkoly</w:t>
      </w:r>
      <w:bookmarkEnd w:id="182"/>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05A7628F" w:rsidR="008D1F3E" w:rsidRPr="005D7EED" w:rsidRDefault="00C8679D" w:rsidP="005D7EED">
      <w:pPr>
        <w:pStyle w:val="Normlnprvnodsazen"/>
      </w:pPr>
      <w:r>
        <w:t>Otázka na zdánlivou náročnost úkolů ukázala, že U2 přišel uživatelům nejsložitější druhý v pořadí byl U1 a nejjednodušším byl U3. Tuto skutečnost je možné pozorovat také na krabicovém grafu</w:t>
      </w:r>
      <w:r w:rsidR="00112041">
        <w:t xml:space="preserve"> </w:t>
      </w:r>
      <w:r w:rsidR="00112041">
        <w:fldChar w:fldCharType="begin"/>
      </w:r>
      <w:r w:rsidR="00112041">
        <w:instrText xml:space="preserve"> REF _Ref155045128 \h </w:instrText>
      </w:r>
      <w:r w:rsidR="00112041">
        <w:fldChar w:fldCharType="separate"/>
      </w:r>
      <w:r w:rsidR="0029348A">
        <w:t xml:space="preserve">Obr. </w:t>
      </w:r>
      <w:r w:rsidR="0029348A">
        <w:rPr>
          <w:noProof/>
        </w:rPr>
        <w:t>41</w:t>
      </w:r>
      <w:r w:rsidR="00112041">
        <w:fldChar w:fldCharType="end"/>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tedy zvýší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lastRenderedPageBreak/>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3F4D55CC" w:rsidR="009D797E" w:rsidRDefault="00100A44" w:rsidP="000023D6">
      <w:pPr>
        <w:pStyle w:val="Caption"/>
        <w:rPr>
          <w:lang w:val="en-US"/>
        </w:rPr>
      </w:pPr>
      <w:r>
        <w:t xml:space="preserve">Obr. </w:t>
      </w:r>
      <w:r>
        <w:fldChar w:fldCharType="begin"/>
      </w:r>
      <w:r>
        <w:instrText xml:space="preserve"> SEQ Obr. \* ARABIC </w:instrText>
      </w:r>
      <w:r>
        <w:fldChar w:fldCharType="separate"/>
      </w:r>
      <w:r w:rsidR="0029348A">
        <w:rPr>
          <w:noProof/>
        </w:rPr>
        <w:t>3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76C7B34" w14:textId="77777777" w:rsidR="00FD2AD5" w:rsidRPr="00FD2AD5" w:rsidRDefault="00FD2AD5" w:rsidP="00FD2AD5">
      <w:pPr>
        <w:rPr>
          <w:lang w:val="en-US"/>
        </w:rPr>
      </w:pP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5591104F"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29348A">
        <w:rPr>
          <w:noProof/>
        </w:rPr>
        <w:t>3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výsledků - vpravo.</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484754CD" w:rsidR="009D2672" w:rsidRDefault="00100A44" w:rsidP="00FD2AD5">
      <w:pPr>
        <w:pStyle w:val="Caption"/>
      </w:pPr>
      <w:r>
        <w:t xml:space="preserve">Obr. </w:t>
      </w:r>
      <w:r>
        <w:fldChar w:fldCharType="begin"/>
      </w:r>
      <w:r>
        <w:instrText xml:space="preserve"> SEQ Obr. \* ARABIC </w:instrText>
      </w:r>
      <w:r>
        <w:fldChar w:fldCharType="separate"/>
      </w:r>
      <w:r w:rsidR="0029348A">
        <w:rPr>
          <w:noProof/>
        </w:rPr>
        <w:t>3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331B1BA6" w14:textId="77777777" w:rsidR="00FD2AD5" w:rsidRPr="00FD2AD5" w:rsidRDefault="00FD2AD5" w:rsidP="00FD2AD5"/>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61FB290F" w:rsidR="00D346B3" w:rsidRDefault="009D2672" w:rsidP="000023D6">
      <w:pPr>
        <w:pStyle w:val="Caption"/>
      </w:pPr>
      <w:r>
        <w:t xml:space="preserve">Obr. </w:t>
      </w:r>
      <w:r>
        <w:fldChar w:fldCharType="begin"/>
      </w:r>
      <w:r>
        <w:instrText xml:space="preserve"> SEQ Obr. \* ARABIC </w:instrText>
      </w:r>
      <w:r>
        <w:fldChar w:fldCharType="separate"/>
      </w:r>
      <w:r w:rsidR="0029348A">
        <w:rPr>
          <w:noProof/>
        </w:rPr>
        <w:t>39</w:t>
      </w:r>
      <w:r>
        <w:rPr>
          <w:noProof/>
        </w:rPr>
        <w:fldChar w:fldCharType="end"/>
      </w:r>
      <w:r>
        <w:t xml:space="preserve"> Správnost vyhotovení úkolu </w:t>
      </w:r>
      <w:r w:rsidRPr="005B187A">
        <w:t xml:space="preserve">č. </w:t>
      </w:r>
      <w:r>
        <w:t>2 v závislosti na čase – vlevo. Deskriptivní statistika výsledků - vpravo.</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2DB80A29" w:rsidR="00EB52DE" w:rsidRDefault="00100A44" w:rsidP="000023D6">
      <w:pPr>
        <w:pStyle w:val="Caption"/>
        <w:rPr>
          <w:lang w:val="en-US"/>
        </w:rPr>
      </w:pPr>
      <w:r>
        <w:t xml:space="preserve">Obr. </w:t>
      </w:r>
      <w:r>
        <w:fldChar w:fldCharType="begin"/>
      </w:r>
      <w:r>
        <w:instrText xml:space="preserve"> SEQ Obr. \* ARABIC </w:instrText>
      </w:r>
      <w:r>
        <w:fldChar w:fldCharType="separate"/>
      </w:r>
      <w:r w:rsidR="0029348A">
        <w:rPr>
          <w:noProof/>
        </w:rPr>
        <w:t>4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5156C118" w14:textId="77777777" w:rsidR="00FD2AD5" w:rsidRPr="00FD2AD5" w:rsidRDefault="00FD2AD5" w:rsidP="00FD2AD5">
      <w:pPr>
        <w:rPr>
          <w:lang w:val="en-US"/>
        </w:rPr>
      </w:pP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7FC08413" w:rsidR="00B63F02" w:rsidRDefault="009D2672" w:rsidP="000023D6">
      <w:pPr>
        <w:pStyle w:val="Caption"/>
      </w:pPr>
      <w:bookmarkStart w:id="183" w:name="_Ref155045128"/>
      <w:r>
        <w:t xml:space="preserve">Obr. </w:t>
      </w:r>
      <w:r>
        <w:fldChar w:fldCharType="begin"/>
      </w:r>
      <w:r>
        <w:instrText xml:space="preserve"> SEQ Obr. \* ARABIC </w:instrText>
      </w:r>
      <w:r>
        <w:fldChar w:fldCharType="separate"/>
      </w:r>
      <w:r w:rsidR="0029348A">
        <w:rPr>
          <w:noProof/>
        </w:rPr>
        <w:t>41</w:t>
      </w:r>
      <w:r>
        <w:rPr>
          <w:noProof/>
        </w:rPr>
        <w:fldChar w:fldCharType="end"/>
      </w:r>
      <w:bookmarkEnd w:id="183"/>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3DB6CE21" w:rsidR="00906BA3" w:rsidRDefault="00906BA3" w:rsidP="00906BA3">
      <w:pPr>
        <w:pStyle w:val="Heading3"/>
      </w:pPr>
      <w:bookmarkStart w:id="184" w:name="_Toc155046847"/>
      <w:r>
        <w:t>Ovládání</w:t>
      </w:r>
      <w:bookmarkEnd w:id="184"/>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w:t>
      </w:r>
      <w:r w:rsidR="00B84E3E">
        <w:lastRenderedPageBreak/>
        <w:t xml:space="preserve">pomocí posunu byl výchozím nastavení pro pohyb a pro jeho změnu bylo nutné dvakrát stlačit tlačítko na ovladači. </w:t>
      </w:r>
    </w:p>
    <w:p w14:paraId="6FC93B38" w14:textId="77777777" w:rsidR="00E559B3" w:rsidRDefault="00E559B3" w:rsidP="00FD2AD5">
      <w:pPr>
        <w:pStyle w:val="PICTURES"/>
      </w:pPr>
      <w:r>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1EF88449" w:rsidR="00906BA3" w:rsidRDefault="00E559B3" w:rsidP="000023D6">
      <w:pPr>
        <w:pStyle w:val="Caption"/>
      </w:pPr>
      <w:r>
        <w:t xml:space="preserve">Obr. </w:t>
      </w:r>
      <w:r>
        <w:fldChar w:fldCharType="begin"/>
      </w:r>
      <w:r>
        <w:instrText xml:space="preserve"> SEQ Obr. \* ARABIC </w:instrText>
      </w:r>
      <w:r>
        <w:fldChar w:fldCharType="separate"/>
      </w:r>
      <w:r w:rsidR="0029348A">
        <w:rPr>
          <w:noProof/>
        </w:rPr>
        <w:t>42</w:t>
      </w:r>
      <w:r>
        <w:rPr>
          <w:noProof/>
        </w:rPr>
        <w:fldChar w:fldCharType="end"/>
      </w:r>
      <w:r>
        <w:t xml:space="preserve"> Výsledky dotazníkového šetření – sekce Ovládání (otázky 27, 28, 31)</w:t>
      </w:r>
    </w:p>
    <w:p w14:paraId="4596C60D" w14:textId="77777777" w:rsidR="00FD2AD5" w:rsidRPr="00FD2AD5" w:rsidRDefault="00FD2AD5" w:rsidP="00FD2AD5"/>
    <w:p w14:paraId="76447EF1" w14:textId="5D139441" w:rsidR="001B3D7B" w:rsidRDefault="00906BA3" w:rsidP="00FD2AD5">
      <w:pPr>
        <w:pStyle w:val="PICTURES"/>
      </w:pPr>
      <w: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21A2211D" w:rsidR="00F15E23" w:rsidRDefault="001B3D7B" w:rsidP="000023D6">
      <w:pPr>
        <w:pStyle w:val="Caption"/>
      </w:pPr>
      <w:r>
        <w:t xml:space="preserve">Obr. </w:t>
      </w:r>
      <w:r>
        <w:fldChar w:fldCharType="begin"/>
      </w:r>
      <w:r>
        <w:instrText xml:space="preserve"> SEQ Obr. \* ARABIC </w:instrText>
      </w:r>
      <w:r>
        <w:fldChar w:fldCharType="separate"/>
      </w:r>
      <w:r w:rsidR="0029348A">
        <w:rPr>
          <w:noProof/>
        </w:rPr>
        <w:t>4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bookmarkStart w:id="185" w:name="_Toc155046848"/>
      <w:r>
        <w:t>Osobní názor</w:t>
      </w:r>
      <w:bookmarkEnd w:id="185"/>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7881F9F4" w14:textId="7A894B5A" w:rsidR="00E94592" w:rsidRPr="009D212D" w:rsidRDefault="009D212D" w:rsidP="00FD2AD5">
      <w:pPr>
        <w:pStyle w:val="Normlnprvnodsazen"/>
      </w:pPr>
      <w:r>
        <w:t>Mezi zmíněnými negativy se opakovaně objevovala nespokojenost se samotným zařízení</w:t>
      </w:r>
      <w:r w:rsidR="00FD2AD5">
        <w:t>m</w:t>
      </w:r>
      <w:r>
        <w:t>.</w:t>
      </w:r>
      <w:r w:rsidR="00FD2AD5">
        <w:t xml:space="preserve"> Opakovaně se objevily připomínky k</w:t>
      </w:r>
      <w:r>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r w:rsidR="00FD2AD5">
        <w:t>.</w:t>
      </w:r>
    </w:p>
    <w:p w14:paraId="46D0CF9B" w14:textId="485D7FAA" w:rsidR="00A479E6" w:rsidRDefault="00D905D2" w:rsidP="00CD7C12">
      <w:pPr>
        <w:pStyle w:val="Heading1"/>
      </w:pPr>
      <w:bookmarkStart w:id="186" w:name="_Toc155046849"/>
      <w:r w:rsidRPr="001F6849">
        <w:lastRenderedPageBreak/>
        <w:t>DISKUZE</w:t>
      </w:r>
      <w:bookmarkEnd w:id="186"/>
    </w:p>
    <w:p w14:paraId="50F0D40C" w14:textId="1624052C" w:rsidR="0011054E" w:rsidRPr="0005739E" w:rsidRDefault="00307F8C" w:rsidP="0011054E">
      <w:pPr>
        <w:rPr>
          <w:b/>
          <w:bCs/>
          <w:lang w:eastAsia="cs-CZ"/>
        </w:rPr>
      </w:pPr>
      <w:r w:rsidRPr="0005739E">
        <w:rPr>
          <w:b/>
          <w:bCs/>
          <w:lang w:eastAsia="cs-CZ"/>
        </w:rPr>
        <w:t>Osnova</w:t>
      </w:r>
    </w:p>
    <w:p w14:paraId="086C8E4C" w14:textId="39061B18" w:rsidR="00307F8C" w:rsidRPr="0005739E" w:rsidRDefault="00307F8C" w:rsidP="00307F8C">
      <w:pPr>
        <w:pStyle w:val="Normlnprvnodsazen"/>
        <w:ind w:firstLine="0"/>
        <w:rPr>
          <w:b/>
          <w:bCs/>
        </w:rPr>
      </w:pPr>
      <w:r w:rsidRPr="0005739E">
        <w:rPr>
          <w:b/>
          <w:bCs/>
        </w:rPr>
        <w:t>Zhodnocení dosažených výsledků:</w:t>
      </w:r>
    </w:p>
    <w:p w14:paraId="0FD58418" w14:textId="77189FC4" w:rsidR="00307F8C" w:rsidRPr="0005739E" w:rsidRDefault="00307F8C" w:rsidP="00307F8C">
      <w:pPr>
        <w:pStyle w:val="Normlnprvnodsazen"/>
        <w:numPr>
          <w:ilvl w:val="0"/>
          <w:numId w:val="84"/>
        </w:numPr>
      </w:pPr>
      <w:r w:rsidRPr="0005739E">
        <w:t>Představený přehled technologií považuji za dostačující.</w:t>
      </w:r>
    </w:p>
    <w:p w14:paraId="0BB9F081" w14:textId="61A089D2" w:rsidR="00307F8C" w:rsidRPr="0005739E" w:rsidRDefault="00307F8C" w:rsidP="00307F8C">
      <w:pPr>
        <w:pStyle w:val="Normlnprvnodsazen"/>
        <w:numPr>
          <w:ilvl w:val="0"/>
          <w:numId w:val="84"/>
        </w:numPr>
      </w:pPr>
      <w:r w:rsidRPr="0005739E">
        <w:t>Funkční VP aplikace implementována.</w:t>
      </w:r>
    </w:p>
    <w:p w14:paraId="727F5389" w14:textId="0EE2874E" w:rsidR="00307F8C" w:rsidRPr="0005739E" w:rsidRDefault="00307F8C" w:rsidP="00307F8C">
      <w:pPr>
        <w:pStyle w:val="Normlnprvnodsazen"/>
        <w:numPr>
          <w:ilvl w:val="0"/>
          <w:numId w:val="84"/>
        </w:numPr>
      </w:pPr>
      <w:r w:rsidRPr="0005739E">
        <w:t>Aplikace otestována</w:t>
      </w:r>
    </w:p>
    <w:p w14:paraId="3BBEEB04" w14:textId="319A3D3C" w:rsidR="00307F8C" w:rsidRPr="0005739E" w:rsidRDefault="00307F8C" w:rsidP="00307F8C">
      <w:pPr>
        <w:pStyle w:val="Normlnprvnodsazen"/>
        <w:numPr>
          <w:ilvl w:val="0"/>
          <w:numId w:val="84"/>
        </w:numPr>
      </w:pPr>
      <w:r w:rsidRPr="0005739E">
        <w:t>Podrobně popsán process transformace dat a tvorby VP – publikovány vyvinuté nástroje</w:t>
      </w:r>
    </w:p>
    <w:p w14:paraId="74717F1C" w14:textId="33543F79" w:rsidR="00307F8C" w:rsidRPr="0005739E" w:rsidRDefault="00307F8C" w:rsidP="00307F8C">
      <w:pPr>
        <w:pStyle w:val="Normlnprvnodsazen"/>
        <w:ind w:firstLine="0"/>
        <w:rPr>
          <w:b/>
          <w:bCs/>
        </w:rPr>
      </w:pPr>
      <w:r w:rsidRPr="0005739E">
        <w:rPr>
          <w:b/>
          <w:bCs/>
        </w:rPr>
        <w:t>Srovnání s existující literaturou a rešerší:</w:t>
      </w:r>
    </w:p>
    <w:p w14:paraId="673733BE" w14:textId="520BC8B3" w:rsidR="00B4197D" w:rsidRPr="0005739E" w:rsidRDefault="00307F8C" w:rsidP="00B4197D">
      <w:pPr>
        <w:pStyle w:val="Normlnprvnodsazen"/>
        <w:numPr>
          <w:ilvl w:val="0"/>
          <w:numId w:val="84"/>
        </w:numPr>
      </w:pPr>
      <w:r w:rsidRPr="0005739E">
        <w:t>Porovnání vašich výsledků s existujícími teoretickými základy a předchozími výzkumy.</w:t>
      </w:r>
      <w:r w:rsidR="00B4197D" w:rsidRPr="0005739E">
        <w:t xml:space="preserve"> - </w:t>
      </w:r>
      <w:r w:rsidR="00B4197D" w:rsidRPr="0005739E">
        <w:fldChar w:fldCharType="begin"/>
      </w:r>
      <w:r w:rsidR="00B4197D" w:rsidRPr="0005739E">
        <w:instrText xml:space="preserve"> ADDIN ZOTERO_ITEM CSL_CITATION {"citationID":"lN8GFoCD","properties":{"formattedCitation":"(Laksono, Aditya 2019)","plainCitation":"(Laksono, Aditya 2019)","noteIndex":0},"citationItems":[{"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schema":"https://github.com/citation-style-language/schema/raw/master/csl-citation.json"} </w:instrText>
      </w:r>
      <w:r w:rsidR="00B4197D" w:rsidRPr="0005739E">
        <w:fldChar w:fldCharType="separate"/>
      </w:r>
      <w:r w:rsidR="00B4197D" w:rsidRPr="0005739E">
        <w:t>(Laksono, Aditya 2019)</w:t>
      </w:r>
      <w:r w:rsidR="00B4197D" w:rsidRPr="0005739E">
        <w:fldChar w:fldCharType="end"/>
      </w:r>
      <w:r w:rsidR="00B4197D" w:rsidRPr="0005739E">
        <w:t xml:space="preserve">, </w:t>
      </w:r>
      <w:r w:rsidR="00B4197D" w:rsidRPr="0005739E">
        <w:fldChar w:fldCharType="begin"/>
      </w:r>
      <w:r w:rsidR="00B4197D" w:rsidRPr="0005739E">
        <w:instrText xml:space="preserve"> ADDIN ZOTERO_ITEM CSL_CITATION {"citationID":"YazQR2hq","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B4197D" w:rsidRPr="0005739E">
        <w:fldChar w:fldCharType="separate"/>
      </w:r>
      <w:r w:rsidR="00B4197D" w:rsidRPr="0005739E">
        <w:t>(Rzeszewski, Orylski 2021)</w:t>
      </w:r>
      <w:r w:rsidR="00B4197D" w:rsidRPr="0005739E">
        <w:fldChar w:fldCharType="end"/>
      </w:r>
      <w:r w:rsidR="00B4197D" w:rsidRPr="0005739E">
        <w:t xml:space="preserve"> </w:t>
      </w:r>
    </w:p>
    <w:p w14:paraId="34775E42" w14:textId="2D29B9B0" w:rsidR="00B4197D" w:rsidRPr="0005739E" w:rsidRDefault="00B4197D" w:rsidP="00B4197D">
      <w:pPr>
        <w:pStyle w:val="Normlnprvnodsazen"/>
        <w:numPr>
          <w:ilvl w:val="0"/>
          <w:numId w:val="84"/>
        </w:numPr>
      </w:pPr>
      <w:r w:rsidRPr="0005739E">
        <w:t>Project FlowerBed, ParAdowski projekty</w:t>
      </w:r>
      <w:r w:rsidR="0005739E" w:rsidRPr="0005739E">
        <w:t xml:space="preserve">, </w:t>
      </w:r>
      <w:r w:rsidR="0005739E">
        <w:t>VS moje implmentace</w:t>
      </w:r>
    </w:p>
    <w:p w14:paraId="444793A8" w14:textId="34C56077" w:rsidR="0005739E" w:rsidRDefault="00B4197D" w:rsidP="0005739E">
      <w:pPr>
        <w:pStyle w:val="Normlnprvnodsazen"/>
        <w:numPr>
          <w:ilvl w:val="1"/>
          <w:numId w:val="84"/>
        </w:numPr>
      </w:pPr>
      <w:r w:rsidRPr="0005739E">
        <w:t>Týmové projekty, I dlouhodobé, výsledkem často poměrně jednoduchá aplikace.</w:t>
      </w:r>
    </w:p>
    <w:p w14:paraId="4A917101" w14:textId="43731F82" w:rsidR="0005739E" w:rsidRPr="0005739E" w:rsidRDefault="0005739E" w:rsidP="0005739E">
      <w:pPr>
        <w:pStyle w:val="Normlnprvnodsazen"/>
        <w:numPr>
          <w:ilvl w:val="0"/>
          <w:numId w:val="84"/>
        </w:numPr>
      </w:pPr>
      <w:r>
        <w:t>Geoprostorová řešení VS moje apka</w:t>
      </w:r>
    </w:p>
    <w:p w14:paraId="7A4A4855" w14:textId="191614DF" w:rsidR="0005739E" w:rsidRPr="0005739E" w:rsidRDefault="0005739E" w:rsidP="0005739E">
      <w:pPr>
        <w:pStyle w:val="Normlnprvnodsazen"/>
        <w:ind w:firstLine="0"/>
        <w:rPr>
          <w:b/>
          <w:bCs/>
        </w:rPr>
      </w:pPr>
      <w:r w:rsidRPr="0005739E">
        <w:rPr>
          <w:b/>
          <w:bCs/>
        </w:rPr>
        <w:t>Vliv rozhodnutí a metod na výsledky</w:t>
      </w:r>
      <w:r w:rsidRPr="0005739E">
        <w:rPr>
          <w:b/>
          <w:bCs/>
        </w:rPr>
        <w:t>, kritika rozhodnutí</w:t>
      </w:r>
      <w:r w:rsidRPr="0005739E">
        <w:rPr>
          <w:b/>
          <w:bCs/>
        </w:rPr>
        <w:t>:</w:t>
      </w:r>
    </w:p>
    <w:p w14:paraId="1241B207" w14:textId="77777777" w:rsidR="0005739E" w:rsidRPr="0005739E" w:rsidRDefault="0005739E" w:rsidP="0005739E">
      <w:pPr>
        <w:pStyle w:val="Normlnprvnodsazen"/>
        <w:numPr>
          <w:ilvl w:val="0"/>
          <w:numId w:val="85"/>
        </w:numPr>
        <w:rPr>
          <w:b/>
          <w:bCs/>
        </w:rPr>
      </w:pPr>
      <w:r w:rsidRPr="0005739E">
        <w:rPr>
          <w:b/>
          <w:bCs/>
        </w:rPr>
        <w:t>Datový pohled</w:t>
      </w:r>
    </w:p>
    <w:p w14:paraId="7D576D76" w14:textId="77777777" w:rsidR="0005739E" w:rsidRPr="0005739E" w:rsidRDefault="0005739E" w:rsidP="0005739E">
      <w:pPr>
        <w:pStyle w:val="Normlnprvnodsazen"/>
        <w:numPr>
          <w:ilvl w:val="1"/>
          <w:numId w:val="85"/>
        </w:numPr>
        <w:rPr>
          <w:bCs/>
        </w:rPr>
      </w:pPr>
      <w:r w:rsidRPr="0005739E">
        <w:rPr>
          <w:bCs/>
        </w:rPr>
        <w:t>Má cenu dávat data do VR</w:t>
      </w:r>
    </w:p>
    <w:p w14:paraId="1E0F4D8B" w14:textId="77777777" w:rsidR="0005739E" w:rsidRPr="0005739E" w:rsidRDefault="0005739E" w:rsidP="0005739E">
      <w:pPr>
        <w:pStyle w:val="Normlnprvnodsazen"/>
        <w:numPr>
          <w:ilvl w:val="1"/>
          <w:numId w:val="85"/>
        </w:numPr>
      </w:pPr>
      <w:r w:rsidRPr="0005739E">
        <w:t>Datový technický dluh – data jsou vytvořena bez myšlenky jejich využití – vede k nutnosti zbytečných úprav, je možné předejít následováním standardních postupů</w:t>
      </w:r>
    </w:p>
    <w:p w14:paraId="4C1E82C5" w14:textId="77777777" w:rsidR="0005739E" w:rsidRPr="0005739E" w:rsidRDefault="0005739E" w:rsidP="0005739E">
      <w:pPr>
        <w:pStyle w:val="Normlnprvnodsazen"/>
        <w:numPr>
          <w:ilvl w:val="1"/>
          <w:numId w:val="85"/>
        </w:numPr>
        <w:rPr>
          <w:rStyle w:val="Hyperlink"/>
          <w:color w:val="auto"/>
          <w:u w:val="none"/>
        </w:rPr>
      </w:pPr>
      <w:r w:rsidRPr="0005739E">
        <w:t xml:space="preserve">Dynamická data dynamické měřítko – Budoucnost geodat ve VR a ve 3D je v instancovaných datech. - </w:t>
      </w:r>
      <w:hyperlink r:id="rId76" w:history="1">
        <w:r w:rsidRPr="0005739E">
          <w:rPr>
            <w:rStyle w:val="Hyperlink"/>
          </w:rPr>
          <w:t>https://github.com/pka/awesome-3</w:t>
        </w:r>
        <w:r w:rsidRPr="0005739E">
          <w:rPr>
            <w:rStyle w:val="Hyperlink"/>
          </w:rPr>
          <w:t>d</w:t>
        </w:r>
        <w:r w:rsidRPr="0005739E">
          <w:rPr>
            <w:rStyle w:val="Hyperlink"/>
          </w:rPr>
          <w:t>-tiles</w:t>
        </w:r>
      </w:hyperlink>
    </w:p>
    <w:p w14:paraId="35E9E5C4" w14:textId="3AE7C399" w:rsidR="0005739E" w:rsidRPr="0005739E" w:rsidRDefault="0005739E" w:rsidP="0005739E">
      <w:pPr>
        <w:pStyle w:val="Normlnprvnodsazen"/>
        <w:numPr>
          <w:ilvl w:val="1"/>
          <w:numId w:val="85"/>
        </w:numPr>
      </w:pPr>
      <w:r w:rsidRPr="0005739E">
        <w:t>Propojení datových modelů – GIS = atributy + geometrie, 3D viz = material + geometrie – glTF geospatial profile – potřeba exportérů a nástrojů pro převod z GIS formátů</w:t>
      </w:r>
    </w:p>
    <w:p w14:paraId="6A737339" w14:textId="77777777" w:rsidR="0005739E" w:rsidRPr="0005739E" w:rsidRDefault="0005739E" w:rsidP="0005739E">
      <w:pPr>
        <w:pStyle w:val="Normlnprvnodsazen"/>
        <w:numPr>
          <w:ilvl w:val="0"/>
          <w:numId w:val="85"/>
        </w:numPr>
        <w:rPr>
          <w:b/>
          <w:bCs/>
        </w:rPr>
      </w:pPr>
      <w:r w:rsidRPr="0005739E">
        <w:rPr>
          <w:b/>
          <w:bCs/>
        </w:rPr>
        <w:t>Vývojový pohled</w:t>
      </w:r>
    </w:p>
    <w:p w14:paraId="6A183489" w14:textId="77777777" w:rsidR="0005739E" w:rsidRPr="0005739E" w:rsidRDefault="0005739E" w:rsidP="0005739E">
      <w:pPr>
        <w:pStyle w:val="Normlnprvnodsazen"/>
        <w:numPr>
          <w:ilvl w:val="1"/>
          <w:numId w:val="85"/>
        </w:numPr>
      </w:pPr>
      <w:r w:rsidRPr="0005739E">
        <w:t xml:space="preserve">Optimalizace – stále příliš nutná – mělo by být automatizováno </w:t>
      </w:r>
    </w:p>
    <w:p w14:paraId="7616F9A0" w14:textId="01F3E803" w:rsidR="0005739E" w:rsidRPr="0005739E" w:rsidRDefault="0005739E" w:rsidP="0005739E">
      <w:pPr>
        <w:pStyle w:val="Normlnprvnodsazen"/>
        <w:numPr>
          <w:ilvl w:val="1"/>
          <w:numId w:val="85"/>
        </w:numPr>
      </w:pPr>
      <w:r w:rsidRPr="0005739E">
        <w:t>Ani není potřeba tolik „programování“ vyvinout VR aplikaci je možné pouze „klikáním“</w:t>
      </w:r>
    </w:p>
    <w:p w14:paraId="243D2169" w14:textId="77777777" w:rsidR="0005739E" w:rsidRPr="0005739E" w:rsidRDefault="0005739E" w:rsidP="0005739E">
      <w:pPr>
        <w:pStyle w:val="Normlnprvnodsazen"/>
        <w:numPr>
          <w:ilvl w:val="0"/>
          <w:numId w:val="85"/>
        </w:numPr>
        <w:rPr>
          <w:b/>
          <w:bCs/>
        </w:rPr>
      </w:pPr>
      <w:r w:rsidRPr="0005739E">
        <w:rPr>
          <w:b/>
          <w:bCs/>
        </w:rPr>
        <w:t>Uživatelské testování</w:t>
      </w:r>
    </w:p>
    <w:p w14:paraId="583785A5" w14:textId="77777777" w:rsidR="0005739E" w:rsidRPr="0005739E" w:rsidRDefault="0005739E" w:rsidP="0005739E">
      <w:pPr>
        <w:pStyle w:val="Normlnprvnodsazen"/>
        <w:numPr>
          <w:ilvl w:val="1"/>
          <w:numId w:val="85"/>
        </w:numPr>
      </w:pPr>
      <w:r w:rsidRPr="0005739E">
        <w:t>upravit aplikaci tak aby testování mohlo být provedeno unsupervised a mohla být otestována usabilita aplikace a tím samotné technologie namísto specifických úkolů</w:t>
      </w:r>
    </w:p>
    <w:p w14:paraId="650EF63D" w14:textId="67D04C42" w:rsidR="0005739E" w:rsidRPr="0005739E" w:rsidRDefault="0005739E" w:rsidP="0005739E">
      <w:pPr>
        <w:pStyle w:val="Normlnprvnodsazen"/>
        <w:numPr>
          <w:ilvl w:val="1"/>
          <w:numId w:val="85"/>
        </w:numPr>
      </w:pPr>
      <w:r w:rsidRPr="0005739E">
        <w:t>Lépe specifikovat úkoly – KISS keep it simple stupid – navrh ukolu není realny, počitat veze by měl gis ne člověk</w:t>
      </w:r>
      <w:r w:rsidRPr="0005739E">
        <w:t xml:space="preserve"> </w:t>
      </w:r>
    </w:p>
    <w:p w14:paraId="24BC366E" w14:textId="77777777" w:rsidR="0005739E" w:rsidRPr="0005739E" w:rsidRDefault="0005739E" w:rsidP="0005739E">
      <w:pPr>
        <w:pStyle w:val="Normlnprvnodsazen"/>
        <w:numPr>
          <w:ilvl w:val="1"/>
          <w:numId w:val="85"/>
        </w:numPr>
      </w:pPr>
      <w:r w:rsidRPr="0005739E">
        <w:t xml:space="preserve">Detailnější dotazník – identifikovat interakci a pohyb. </w:t>
      </w:r>
    </w:p>
    <w:p w14:paraId="6380F2C0" w14:textId="77777777" w:rsidR="0005739E" w:rsidRPr="0005739E" w:rsidRDefault="0005739E" w:rsidP="0005739E">
      <w:pPr>
        <w:pStyle w:val="Normlnprvnodsazen"/>
        <w:numPr>
          <w:ilvl w:val="1"/>
          <w:numId w:val="85"/>
        </w:numPr>
      </w:pPr>
      <w:r w:rsidRPr="0005739E">
        <w:t>User logging – má interakce vliv na správnost vyhotovení?</w:t>
      </w:r>
    </w:p>
    <w:p w14:paraId="1EFFC220" w14:textId="0D49102B" w:rsidR="0005739E" w:rsidRDefault="0005739E" w:rsidP="0005739E">
      <w:pPr>
        <w:pStyle w:val="Normlnprvnodsazen"/>
        <w:numPr>
          <w:ilvl w:val="1"/>
          <w:numId w:val="85"/>
        </w:numPr>
        <w:rPr>
          <w:b/>
          <w:bCs/>
        </w:rPr>
      </w:pPr>
      <w:r w:rsidRPr="0005739E">
        <w:lastRenderedPageBreak/>
        <w:t xml:space="preserve">Vyhodnocení – </w:t>
      </w:r>
      <w:r w:rsidRPr="0005739E">
        <w:rPr>
          <w:b/>
          <w:bCs/>
        </w:rPr>
        <w:t>lepší by bylo použít SUS namísto subjektivního vyhodnocení výsledků</w:t>
      </w:r>
    </w:p>
    <w:p w14:paraId="077DD2F4" w14:textId="46C4BA1D" w:rsidR="005D7E39" w:rsidRDefault="005D7E39" w:rsidP="005D7E39">
      <w:pPr>
        <w:pStyle w:val="Normlnprvnodsazen"/>
        <w:ind w:firstLine="0"/>
        <w:rPr>
          <w:b/>
          <w:bCs/>
          <w:lang w:val="en-US"/>
        </w:rPr>
      </w:pPr>
      <w:r>
        <w:rPr>
          <w:b/>
          <w:bCs/>
        </w:rPr>
        <w:t>Budoucnost, praticky vliv</w:t>
      </w:r>
      <w:r>
        <w:rPr>
          <w:b/>
          <w:bCs/>
          <w:lang w:val="en-US"/>
        </w:rPr>
        <w:t>?</w:t>
      </w:r>
    </w:p>
    <w:p w14:paraId="138571EB" w14:textId="4F649C6E" w:rsidR="005D7E39" w:rsidRPr="005D7E39" w:rsidRDefault="005D7E39" w:rsidP="005D7E39">
      <w:pPr>
        <w:pStyle w:val="Normlnprvnodsazen"/>
        <w:numPr>
          <w:ilvl w:val="0"/>
          <w:numId w:val="85"/>
        </w:numPr>
        <w:rPr>
          <w:b/>
          <w:bCs/>
        </w:rPr>
      </w:pPr>
      <w:r>
        <w:t>Když bude lehke prevadet data z GIS do 3D tak vývoj VR už je na dost dobré úrovni</w:t>
      </w:r>
    </w:p>
    <w:p w14:paraId="532B49A8" w14:textId="2788E3F6" w:rsidR="005D7E39" w:rsidRPr="005D7E39" w:rsidRDefault="005D7E39" w:rsidP="005D7E39">
      <w:pPr>
        <w:pStyle w:val="Normlnprvnodsazen"/>
        <w:numPr>
          <w:ilvl w:val="0"/>
          <w:numId w:val="85"/>
        </w:numPr>
        <w:rPr>
          <w:b/>
          <w:bCs/>
        </w:rPr>
      </w:pPr>
      <w:r>
        <w:t>WebXR a obecně VR je pořád hodně brzo – technologie se rapidně vyvíji</w:t>
      </w:r>
    </w:p>
    <w:p w14:paraId="5A684CEC" w14:textId="2542343A" w:rsidR="00A479E6" w:rsidRDefault="000E5F9C" w:rsidP="00CD7C12">
      <w:pPr>
        <w:pStyle w:val="Heading1"/>
      </w:pPr>
      <w:bookmarkStart w:id="187" w:name="_Toc155046850"/>
      <w:r w:rsidRPr="001F6849">
        <w:lastRenderedPageBreak/>
        <w:t>ZÁVĚR</w:t>
      </w:r>
      <w:bookmarkEnd w:id="187"/>
    </w:p>
    <w:p w14:paraId="0565DC77" w14:textId="545568AE" w:rsidR="00A07DE6" w:rsidRPr="00A07DE6" w:rsidRDefault="00A07DE6" w:rsidP="00A07DE6">
      <w:pPr>
        <w:rPr>
          <w:lang w:eastAsia="cs-CZ"/>
        </w:rPr>
      </w:pPr>
      <w:r w:rsidRPr="00A07DE6">
        <w:rPr>
          <w:lang w:eastAsia="cs-CZ"/>
        </w:rPr>
        <w:t xml:space="preserve">Osnova: </w:t>
      </w:r>
    </w:p>
    <w:p w14:paraId="36A26D29" w14:textId="7BF4797B" w:rsidR="00A07DE6" w:rsidRPr="00A07DE6" w:rsidRDefault="00A07DE6" w:rsidP="00A07DE6">
      <w:pPr>
        <w:spacing w:after="160"/>
        <w:jc w:val="left"/>
        <w:rPr>
          <w:b/>
          <w:bCs/>
          <w:lang w:eastAsia="cs-CZ"/>
        </w:rPr>
      </w:pPr>
      <w:r w:rsidRPr="00A07DE6">
        <w:rPr>
          <w:b/>
          <w:bCs/>
          <w:lang w:eastAsia="cs-CZ"/>
        </w:rPr>
        <w:t>Shrnutí významu</w:t>
      </w:r>
    </w:p>
    <w:p w14:paraId="7B6ED6F3" w14:textId="66391333" w:rsidR="00A07DE6" w:rsidRPr="00A07DE6" w:rsidRDefault="00A07DE6" w:rsidP="00A07DE6">
      <w:pPr>
        <w:spacing w:after="160"/>
        <w:jc w:val="left"/>
        <w:rPr>
          <w:b/>
          <w:bCs/>
          <w:lang w:eastAsia="cs-CZ"/>
        </w:rPr>
      </w:pPr>
      <w:r w:rsidRPr="00A07DE6">
        <w:rPr>
          <w:b/>
          <w:bCs/>
          <w:lang w:eastAsia="cs-CZ"/>
        </w:rPr>
        <w:t>Shrnutí výsledků</w:t>
      </w:r>
    </w:p>
    <w:p w14:paraId="369A9432" w14:textId="144801FD" w:rsidR="00A07DE6" w:rsidRPr="00A07DE6" w:rsidRDefault="00A07DE6" w:rsidP="00A07DE6">
      <w:pPr>
        <w:spacing w:after="160"/>
        <w:jc w:val="left"/>
        <w:rPr>
          <w:b/>
          <w:bCs/>
          <w:lang w:eastAsia="cs-CZ"/>
        </w:rPr>
      </w:pPr>
      <w:r w:rsidRPr="00A07DE6">
        <w:rPr>
          <w:b/>
          <w:bCs/>
          <w:lang w:eastAsia="cs-CZ"/>
        </w:rPr>
        <w:t>Shrnutí co dál?</w:t>
      </w:r>
    </w:p>
    <w:p w14:paraId="1469D2F2" w14:textId="42A83C51" w:rsidR="00A07DE6" w:rsidRPr="00A07DE6" w:rsidRDefault="00A07DE6" w:rsidP="00A07DE6">
      <w:pPr>
        <w:pStyle w:val="Normlnprvnodsazen"/>
        <w:ind w:firstLine="0"/>
        <w:rPr>
          <w:b/>
          <w:bCs/>
        </w:rPr>
      </w:pPr>
      <w:r w:rsidRPr="00A07DE6">
        <w:rPr>
          <w:b/>
          <w:bCs/>
        </w:rPr>
        <w:t>Shrnutí k čemu to bylo</w:t>
      </w:r>
    </w:p>
    <w:p w14:paraId="1FF3674B" w14:textId="4B1EC3F2" w:rsidR="00C3380E" w:rsidRPr="00A07DE6" w:rsidRDefault="00C3380E" w:rsidP="00A07DE6">
      <w:pPr>
        <w:spacing w:after="160"/>
        <w:jc w:val="left"/>
        <w:rPr>
          <w:lang w:eastAsia="cs-CZ"/>
        </w:rPr>
      </w:pPr>
      <w:r w:rsidRPr="00A07DE6">
        <w:rPr>
          <w:lang w:eastAsia="cs-CZ"/>
        </w:rPr>
        <w:br w:type="page"/>
      </w:r>
    </w:p>
    <w:p w14:paraId="21E7B073" w14:textId="79CD515A" w:rsidR="002F057F" w:rsidRPr="00D50825" w:rsidRDefault="00C3380E" w:rsidP="00D50825">
      <w:pPr>
        <w:pStyle w:val="TOCHeading"/>
        <w:rPr>
          <w:sz w:val="28"/>
          <w:szCs w:val="28"/>
        </w:rPr>
      </w:pPr>
      <w:r w:rsidRPr="00C3380E">
        <w:rPr>
          <w:sz w:val="28"/>
          <w:szCs w:val="28"/>
        </w:rPr>
        <w:lastRenderedPageBreak/>
        <w:t>bibliografie</w:t>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7"/>
          <w:footerReference w:type="default" r:id="rId78"/>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lastRenderedPageBreak/>
              <w:t>Nástroj</w:t>
            </w:r>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Počet vertexů</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Budovy</w:t>
            </w:r>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Stromy</w:t>
            </w:r>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Rozlišení - px</w:t>
            </w:r>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9"/>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0"/>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2"/>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3D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8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4"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2"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0"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71"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94"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95"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98"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9"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38"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39"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D62AE" w14:textId="77777777" w:rsidR="00C76BDF" w:rsidRDefault="00C76BDF" w:rsidP="0057088F">
      <w:pPr>
        <w:spacing w:after="0" w:line="240" w:lineRule="auto"/>
      </w:pPr>
      <w:r>
        <w:separator/>
      </w:r>
    </w:p>
  </w:endnote>
  <w:endnote w:type="continuationSeparator" w:id="0">
    <w:p w14:paraId="7216214C" w14:textId="77777777" w:rsidR="00C76BDF" w:rsidRDefault="00C76BD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704C8" w14:textId="77777777" w:rsidR="00C76BDF" w:rsidRDefault="00C76BDF" w:rsidP="0057088F">
      <w:pPr>
        <w:spacing w:after="0" w:line="240" w:lineRule="auto"/>
      </w:pPr>
      <w:r>
        <w:separator/>
      </w:r>
    </w:p>
  </w:footnote>
  <w:footnote w:type="continuationSeparator" w:id="0">
    <w:p w14:paraId="6C02E75D" w14:textId="77777777" w:rsidR="00C76BDF" w:rsidRDefault="00C76BDF"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5D468212" w:rsidR="000C38E0" w:rsidRDefault="000C38E0">
      <w:pPr>
        <w:pStyle w:val="FootnoteText"/>
      </w:pPr>
      <w:r>
        <w:rPr>
          <w:rStyle w:val="FootnoteReference"/>
        </w:rPr>
        <w:footnoteRef/>
      </w:r>
      <w:r>
        <w:t xml:space="preserve"> </w:t>
      </w:r>
      <w:hyperlink r:id="rId1" w:history="1">
        <w:r w:rsidRPr="000C38E0">
          <w:rPr>
            <w:rStyle w:val="Hyperlink"/>
          </w:rPr>
          <w:t>Zdrojový k</w:t>
        </w:r>
        <w:r w:rsidRPr="000C38E0">
          <w:rPr>
            <w:rStyle w:val="Hyperlink"/>
          </w:rPr>
          <w:t>ó</w:t>
        </w:r>
        <w:r w:rsidRPr="000C38E0">
          <w:rPr>
            <w:rStyle w:val="Hyperlink"/>
          </w:rPr>
          <w:t>d.</w:t>
        </w:r>
      </w:hyperlink>
    </w:p>
  </w:footnote>
  <w:footnote w:id="10">
    <w:p w14:paraId="2AD3C089" w14:textId="14F0728D" w:rsidR="000C38E0" w:rsidRPr="000C38E0" w:rsidRDefault="000C38E0">
      <w:pPr>
        <w:pStyle w:val="FootnoteText"/>
      </w:pPr>
      <w:r>
        <w:rPr>
          <w:rStyle w:val="FootnoteReference"/>
        </w:rPr>
        <w:footnoteRef/>
      </w:r>
      <w:r>
        <w:t xml:space="preserve">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j</w:t>
        </w:r>
        <w:r w:rsidRPr="00A84E30">
          <w:rPr>
            <w:rStyle w:val="Hyperlink"/>
          </w:rPr>
          <w:t>e</w:t>
        </w:r>
        <w:r w:rsidRPr="00A84E30">
          <w:rPr>
            <w:rStyle w:val="Hyperlink"/>
          </w:rPr>
          <w:t>kt</w:t>
        </w:r>
      </w:hyperlink>
    </w:p>
  </w:footnote>
  <w:footnote w:id="12">
    <w:p w14:paraId="63DC8B4F" w14:textId="158B5F28" w:rsidR="00070FA6" w:rsidRDefault="00070FA6">
      <w:pPr>
        <w:pStyle w:val="FootnoteText"/>
      </w:pPr>
      <w:r>
        <w:rPr>
          <w:rStyle w:val="FootnoteReference"/>
        </w:rPr>
        <w:footnoteRef/>
      </w:r>
      <w:r>
        <w:t xml:space="preserve"> </w:t>
      </w:r>
      <w:hyperlink r:id="rId4" w:history="1">
        <w:r w:rsidRPr="00070FA6">
          <w:rPr>
            <w:rStyle w:val="Hyperlink"/>
          </w:rPr>
          <w:t>Zdrojový k</w:t>
        </w:r>
        <w:r w:rsidRPr="00070FA6">
          <w:rPr>
            <w:rStyle w:val="Hyperlink"/>
          </w:rPr>
          <w:t>ó</w:t>
        </w:r>
        <w:r w:rsidRPr="00070FA6">
          <w:rPr>
            <w:rStyle w:val="Hyperlink"/>
          </w:rPr>
          <w:t>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5CA238B4"/>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5"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2"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4"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5"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9"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3"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3"/>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68"/>
  </w:num>
  <w:num w:numId="13" w16cid:durableId="354035738">
    <w:abstractNumId w:val="82"/>
  </w:num>
  <w:num w:numId="14" w16cid:durableId="395475347">
    <w:abstractNumId w:val="1"/>
  </w:num>
  <w:num w:numId="15" w16cid:durableId="1336884254">
    <w:abstractNumId w:val="44"/>
  </w:num>
  <w:num w:numId="16" w16cid:durableId="757364363">
    <w:abstractNumId w:val="59"/>
  </w:num>
  <w:num w:numId="17" w16cid:durableId="2033720445">
    <w:abstractNumId w:val="84"/>
  </w:num>
  <w:num w:numId="18" w16cid:durableId="837696955">
    <w:abstractNumId w:val="71"/>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6"/>
  </w:num>
  <w:num w:numId="24" w16cid:durableId="13649980">
    <w:abstractNumId w:val="9"/>
  </w:num>
  <w:num w:numId="25" w16cid:durableId="1364744581">
    <w:abstractNumId w:val="22"/>
  </w:num>
  <w:num w:numId="26" w16cid:durableId="1671255231">
    <w:abstractNumId w:val="54"/>
  </w:num>
  <w:num w:numId="27" w16cid:durableId="1198667109">
    <w:abstractNumId w:val="72"/>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4"/>
  </w:num>
  <w:num w:numId="33" w16cid:durableId="1361203164">
    <w:abstractNumId w:val="67"/>
  </w:num>
  <w:num w:numId="34" w16cid:durableId="2136636456">
    <w:abstractNumId w:val="47"/>
  </w:num>
  <w:num w:numId="35" w16cid:durableId="882057253">
    <w:abstractNumId w:val="20"/>
  </w:num>
  <w:num w:numId="36" w16cid:durableId="2002463788">
    <w:abstractNumId w:val="74"/>
  </w:num>
  <w:num w:numId="37" w16cid:durableId="1464738753">
    <w:abstractNumId w:val="30"/>
  </w:num>
  <w:num w:numId="38" w16cid:durableId="1462070677">
    <w:abstractNumId w:val="4"/>
  </w:num>
  <w:num w:numId="39" w16cid:durableId="1886866115">
    <w:abstractNumId w:val="57"/>
  </w:num>
  <w:num w:numId="40" w16cid:durableId="965311621">
    <w:abstractNumId w:val="63"/>
  </w:num>
  <w:num w:numId="41" w16cid:durableId="818768559">
    <w:abstractNumId w:val="70"/>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0"/>
  </w:num>
  <w:num w:numId="49" w16cid:durableId="344286222">
    <w:abstractNumId w:val="62"/>
  </w:num>
  <w:num w:numId="50" w16cid:durableId="586889268">
    <w:abstractNumId w:val="76"/>
  </w:num>
  <w:num w:numId="51" w16cid:durableId="1214346142">
    <w:abstractNumId w:val="56"/>
  </w:num>
  <w:num w:numId="52" w16cid:durableId="1666350155">
    <w:abstractNumId w:val="10"/>
  </w:num>
  <w:num w:numId="53" w16cid:durableId="1936208616">
    <w:abstractNumId w:val="58"/>
  </w:num>
  <w:num w:numId="54" w16cid:durableId="1802922892">
    <w:abstractNumId w:val="25"/>
  </w:num>
  <w:num w:numId="55" w16cid:durableId="2044668093">
    <w:abstractNumId w:val="26"/>
  </w:num>
  <w:num w:numId="56" w16cid:durableId="1700474541">
    <w:abstractNumId w:val="65"/>
  </w:num>
  <w:num w:numId="57" w16cid:durableId="2082558311">
    <w:abstractNumId w:val="60"/>
  </w:num>
  <w:num w:numId="58" w16cid:durableId="1871141540">
    <w:abstractNumId w:val="81"/>
  </w:num>
  <w:num w:numId="59" w16cid:durableId="1538816812">
    <w:abstractNumId w:val="15"/>
  </w:num>
  <w:num w:numId="60" w16cid:durableId="747965305">
    <w:abstractNumId w:val="55"/>
  </w:num>
  <w:num w:numId="61" w16cid:durableId="2103643924">
    <w:abstractNumId w:val="7"/>
  </w:num>
  <w:num w:numId="62" w16cid:durableId="457264442">
    <w:abstractNumId w:val="75"/>
  </w:num>
  <w:num w:numId="63" w16cid:durableId="496380383">
    <w:abstractNumId w:val="11"/>
  </w:num>
  <w:num w:numId="64" w16cid:durableId="1291588825">
    <w:abstractNumId w:val="78"/>
  </w:num>
  <w:num w:numId="65" w16cid:durableId="1924559521">
    <w:abstractNumId w:val="61"/>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79"/>
  </w:num>
  <w:num w:numId="72" w16cid:durableId="1324970709">
    <w:abstractNumId w:val="28"/>
  </w:num>
  <w:num w:numId="73" w16cid:durableId="1500316195">
    <w:abstractNumId w:val="27"/>
  </w:num>
  <w:num w:numId="74" w16cid:durableId="2032218307">
    <w:abstractNumId w:val="69"/>
  </w:num>
  <w:num w:numId="75" w16cid:durableId="1761871177">
    <w:abstractNumId w:val="83"/>
  </w:num>
  <w:num w:numId="76" w16cid:durableId="736054453">
    <w:abstractNumId w:val="5"/>
  </w:num>
  <w:num w:numId="77" w16cid:durableId="1100099704">
    <w:abstractNumId w:val="16"/>
  </w:num>
  <w:num w:numId="78" w16cid:durableId="531500397">
    <w:abstractNumId w:val="51"/>
  </w:num>
  <w:num w:numId="79" w16cid:durableId="615598801">
    <w:abstractNumId w:val="77"/>
  </w:num>
  <w:num w:numId="80" w16cid:durableId="353190352">
    <w:abstractNumId w:val="18"/>
  </w:num>
  <w:num w:numId="81" w16cid:durableId="729503524">
    <w:abstractNumId w:val="53"/>
  </w:num>
  <w:num w:numId="82" w16cid:durableId="608901249">
    <w:abstractNumId w:val="50"/>
  </w:num>
  <w:num w:numId="83" w16cid:durableId="319968353">
    <w:abstractNumId w:val="14"/>
  </w:num>
  <w:num w:numId="84" w16cid:durableId="1512136183">
    <w:abstractNumId w:val="49"/>
  </w:num>
  <w:num w:numId="85" w16cid:durableId="1436633636">
    <w:abstractNumId w:val="13"/>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8E0"/>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54E"/>
    <w:rsid w:val="0011199D"/>
    <w:rsid w:val="00111BE2"/>
    <w:rsid w:val="00111E03"/>
    <w:rsid w:val="00111E1A"/>
    <w:rsid w:val="00112041"/>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3CC"/>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07DE6"/>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jendahorak.github.io/disc3vr/" TargetMode="External"/><Relationship Id="rId47" Type="http://schemas.openxmlformats.org/officeDocument/2006/relationships/hyperlink" Target="https://hubs.mozilla.com/v3xSqDE/obedient-high-sphere" TargetMode="External"/><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fontTable" Target="fontTab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footer" Target="footer3.xml"/><Relationship Id="rId5" Type="http://schemas.openxmlformats.org/officeDocument/2006/relationships/numbering" Target="numbering.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jendahorak.github.io/babjs/" TargetMode="External"/><Relationship Id="rId48" Type="http://schemas.openxmlformats.org/officeDocument/2006/relationships/hyperlink" Target="https://hubs.mozilla.com/PFhZqGd/primary-stylish-festivity/" TargetMode="Externa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header" Target="header2.xml"/><Relationship Id="rId85"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svg"/><Relationship Id="rId46" Type="http://schemas.openxmlformats.org/officeDocument/2006/relationships/hyperlink" Target="https://interesting-parallel-bit.glitch.me/" TargetMode="External"/><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hubs.mozilla.com/CMa8Xah/vibrant-fixed-plane" TargetMode="External"/><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jendahorak.github.io/a3sixty/" TargetMode="Externa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footer" Target="footer2.xml"/><Relationship Id="rId81" Type="http://schemas.openxmlformats.org/officeDocument/2006/relationships/image" Target="media/image52.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s://jendahorak.github.io/wle-throw/" TargetMode="External"/><Relationship Id="rId55" Type="http://schemas.openxmlformats.org/officeDocument/2006/relationships/image" Target="media/image31.png"/><Relationship Id="rId76" Type="http://schemas.openxmlformats.org/officeDocument/2006/relationships/hyperlink" Target="https://github.com/pka/awesome-3d-tiles" TargetMode="External"/><Relationship Id="rId7" Type="http://schemas.openxmlformats.org/officeDocument/2006/relationships/settings" Target="settings.xml"/><Relationship Id="rId71"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svg"/><Relationship Id="rId45" Type="http://schemas.openxmlformats.org/officeDocument/2006/relationships/hyperlink" Target="https://foam-jumpy-dianella.glitch.me/" TargetMode="External"/><Relationship Id="rId66" Type="http://schemas.openxmlformats.org/officeDocument/2006/relationships/image" Target="media/image42.png"/><Relationship Id="rId61" Type="http://schemas.openxmlformats.org/officeDocument/2006/relationships/image" Target="media/image37.png"/><Relationship Id="rId8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32</TotalTime>
  <Pages>93</Pages>
  <Words>77511</Words>
  <Characters>441819</Characters>
  <Application>Microsoft Office Word</Application>
  <DocSecurity>0</DocSecurity>
  <Lines>3681</Lines>
  <Paragraphs>103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89</cp:revision>
  <cp:lastPrinted>2024-01-01T23:48:00Z</cp:lastPrinted>
  <dcterms:created xsi:type="dcterms:W3CDTF">2023-08-27T13:40:00Z</dcterms:created>
  <dcterms:modified xsi:type="dcterms:W3CDTF">2024-01-01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